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PlainTable2"/>
        <w:tblW w:w="0" w:type="auto"/>
        <w:tblLook w:val="04A0" w:firstRow="1" w:lastRow="0" w:firstColumn="1" w:lastColumn="0" w:noHBand="0" w:noVBand="1"/>
      </w:tblPr>
      <w:tblGrid>
        <w:gridCol w:w="4417"/>
        <w:gridCol w:w="4081"/>
      </w:tblGrid>
      <w:tr w:rsidR="00E419C1" w:rsidRPr="00770F1A" w14:paraId="7C00205B" w14:textId="77777777" w:rsidTr="008214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0" w:type="dxa"/>
            <w:gridSpan w:val="2"/>
            <w:tcBorders>
              <w:top w:val="single" w:sz="18" w:space="0" w:color="auto"/>
            </w:tcBorders>
          </w:tcPr>
          <w:p w14:paraId="56DD1F21" w14:textId="6A976958" w:rsidR="00E419C1" w:rsidRPr="00770F1A" w:rsidRDefault="001005E4" w:rsidP="007A5D62">
            <w:pPr>
              <w:spacing w:before="120" w:line="480" w:lineRule="auto"/>
              <w:rPr>
                <w:rFonts w:ascii="Times New Roman" w:hAnsi="Times New Roman" w:cs="Times New Roman"/>
                <w:sz w:val="24"/>
                <w:szCs w:val="24"/>
              </w:rPr>
            </w:pPr>
            <w:r>
              <w:rPr>
                <w:rFonts w:ascii="Times New Roman" w:hAnsi="Times New Roman" w:cs="Times New Roman"/>
                <w:sz w:val="24"/>
                <w:szCs w:val="24"/>
              </w:rPr>
              <w:t>Supplementary table</w:t>
            </w:r>
            <w:r w:rsidR="00E419C1" w:rsidRPr="00770F1A">
              <w:rPr>
                <w:rFonts w:ascii="Times New Roman" w:hAnsi="Times New Roman" w:cs="Times New Roman"/>
                <w:sz w:val="24"/>
                <w:szCs w:val="24"/>
              </w:rPr>
              <w:t xml:space="preserve">. </w:t>
            </w:r>
            <w:r w:rsidR="00E419C1" w:rsidRPr="00770F1A">
              <w:rPr>
                <w:rFonts w:ascii="Times New Roman" w:hAnsi="Times New Roman" w:cs="Times New Roman"/>
                <w:b w:val="0"/>
                <w:sz w:val="24"/>
                <w:szCs w:val="24"/>
              </w:rPr>
              <w:t xml:space="preserve">Articles excluded after initial screening. </w:t>
            </w:r>
          </w:p>
        </w:tc>
      </w:tr>
      <w:tr w:rsidR="00E419C1" w:rsidRPr="00770F1A" w14:paraId="7A40752F" w14:textId="77777777" w:rsidTr="008214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2BE64E6D" w14:textId="77777777" w:rsidR="00E419C1" w:rsidRPr="00770F1A" w:rsidRDefault="00E419C1" w:rsidP="007A5D62">
            <w:pPr>
              <w:spacing w:before="120" w:line="480" w:lineRule="auto"/>
              <w:rPr>
                <w:rFonts w:ascii="Times New Roman" w:hAnsi="Times New Roman" w:cs="Times New Roman"/>
                <w:sz w:val="24"/>
                <w:szCs w:val="24"/>
              </w:rPr>
            </w:pPr>
            <w:r w:rsidRPr="00770F1A">
              <w:rPr>
                <w:rFonts w:ascii="Times New Roman" w:hAnsi="Times New Roman" w:cs="Times New Roman"/>
                <w:sz w:val="24"/>
                <w:szCs w:val="24"/>
              </w:rPr>
              <w:t>Categories</w:t>
            </w:r>
          </w:p>
        </w:tc>
        <w:tc>
          <w:tcPr>
            <w:tcW w:w="4505" w:type="dxa"/>
          </w:tcPr>
          <w:p w14:paraId="3D5B7FBE" w14:textId="77777777" w:rsidR="00E419C1" w:rsidRPr="00770F1A" w:rsidRDefault="00E419C1" w:rsidP="007A5D62">
            <w:pPr>
              <w:spacing w:before="12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Citation reference</w:t>
            </w:r>
          </w:p>
        </w:tc>
      </w:tr>
      <w:tr w:rsidR="00E419C1" w:rsidRPr="00770F1A" w14:paraId="78FF3EF6" w14:textId="77777777" w:rsidTr="008214EB">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7F7F7F" w:themeColor="text1" w:themeTint="80"/>
              <w:bottom w:val="nil"/>
            </w:tcBorders>
          </w:tcPr>
          <w:p w14:paraId="15DC9220" w14:textId="77777777" w:rsidR="00E419C1" w:rsidRPr="00770F1A" w:rsidRDefault="00E419C1" w:rsidP="007A5D62">
            <w:pPr>
              <w:spacing w:before="120" w:line="480" w:lineRule="auto"/>
              <w:rPr>
                <w:rFonts w:ascii="Times New Roman" w:hAnsi="Times New Roman" w:cs="Times New Roman"/>
                <w:b w:val="0"/>
                <w:sz w:val="24"/>
                <w:szCs w:val="24"/>
              </w:rPr>
            </w:pPr>
            <w:r w:rsidRPr="00770F1A">
              <w:rPr>
                <w:rFonts w:ascii="Times New Roman" w:hAnsi="Times New Roman" w:cs="Times New Roman"/>
                <w:b w:val="0"/>
                <w:sz w:val="24"/>
                <w:szCs w:val="24"/>
              </w:rPr>
              <w:t>Not a topic of interest</w:t>
            </w:r>
          </w:p>
        </w:tc>
        <w:tc>
          <w:tcPr>
            <w:tcW w:w="4505" w:type="dxa"/>
            <w:tcBorders>
              <w:top w:val="single" w:sz="4" w:space="0" w:color="7F7F7F" w:themeColor="text1" w:themeTint="80"/>
              <w:bottom w:val="nil"/>
            </w:tcBorders>
          </w:tcPr>
          <w:p w14:paraId="49DE8774" w14:textId="48570A73" w:rsidR="00E419C1" w:rsidRPr="00770F1A" w:rsidRDefault="00E2551B" w:rsidP="00987655">
            <w:pPr>
              <w:spacing w:before="12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fldChar w:fldCharType="begin">
                <w:fldData xml:space="preserve">IE1lZGljYWwgSW1hZ2luZyBhbmQgUmFkaWF0aW9uIE9uY29sb2d5PC9zZWNvbmRhcnktdGl0bGU+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</w:fldData>
              </w:fldChar>
            </w:r>
            <w:r w:rsidR="00987655">
              <w:rPr>
                <w:rFonts w:ascii="Times New Roman" w:hAnsi="Times New Roman" w:cs="Times New Roman"/>
                <w:sz w:val="24"/>
                <w:szCs w:val="24"/>
              </w:rPr>
              <w:instrText xml:space="preserve"> ADDIN EN.CITE </w:instrText>
            </w:r>
            <w:r w:rsidR="00987655">
              <w:rPr>
                <w:rFonts w:ascii="Times New Roman" w:hAnsi="Times New Roman" w:cs="Times New Roman"/>
                <w:sz w:val="24"/>
                <w:szCs w:val="24"/>
              </w:rPr>
              <w:fldChar w:fldCharType="begin">
                <w:fldData xml:space="preserve">PEVuZE5vdGU+PENpdGU+PEF1dGhvcj5BZGV5ZWt1bjwvQXV0aG9yPjxZZWFyPjIwMTA8L1llYXI+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==
</w:fldData>
              </w:fldChar>
            </w:r>
            <w:r w:rsidR="00987655">
              <w:rPr>
                <w:rFonts w:ascii="Times New Roman" w:hAnsi="Times New Roman" w:cs="Times New Roman"/>
                <w:sz w:val="24"/>
                <w:szCs w:val="24"/>
              </w:rPr>
              <w:instrText xml:space="preserve"> ADDIN EN.CITE.DATA </w:instrText>
            </w:r>
            <w:r w:rsidR="00987655">
              <w:rPr>
                <w:rFonts w:ascii="Times New Roman" w:hAnsi="Times New Roman" w:cs="Times New Roman"/>
                <w:sz w:val="24"/>
                <w:szCs w:val="24"/>
              </w:rPr>
            </w:r>
            <w:r w:rsidR="00987655">
              <w:rPr>
                <w:rFonts w:ascii="Times New Roman" w:hAnsi="Times New Roman" w:cs="Times New Roman"/>
                <w:sz w:val="24"/>
                <w:szCs w:val="24"/>
              </w:rPr>
              <w:fldChar w:fldCharType="end"/>
            </w:r>
            <w:r w:rsidR="00987655">
              <w:rPr>
                <w:rFonts w:ascii="Times New Roman" w:hAnsi="Times New Roman" w:cs="Times New Roman"/>
                <w:sz w:val="24"/>
                <w:szCs w:val="24"/>
              </w:rPr>
              <w:fldChar w:fldCharType="begin">
                <w:fldData xml:space="preserve">b24gU3VwcG9ydC9NZW5kZWxleSBEZXNrdG9wL0Rvd25sb2FkZWQvSGlsbWVzIGV0IGFsLiAtIDIw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==
</w:fldData>
              </w:fldChar>
            </w:r>
            <w:r w:rsidR="00987655">
              <w:rPr>
                <w:rFonts w:ascii="Times New Roman" w:hAnsi="Times New Roman" w:cs="Times New Roman"/>
                <w:sz w:val="24"/>
                <w:szCs w:val="24"/>
              </w:rPr>
              <w:instrText xml:space="preserve"> ADDIN EN.CITE.DATA </w:instrText>
            </w:r>
            <w:r w:rsidR="00987655">
              <w:rPr>
                <w:rFonts w:ascii="Times New Roman" w:hAnsi="Times New Roman" w:cs="Times New Roman"/>
                <w:sz w:val="24"/>
                <w:szCs w:val="24"/>
              </w:rPr>
            </w:r>
            <w:r w:rsidR="00987655">
              <w:rPr>
                <w:rFonts w:ascii="Times New Roman" w:hAnsi="Times New Roman" w:cs="Times New Roman"/>
                <w:sz w:val="24"/>
                <w:szCs w:val="24"/>
              </w:rPr>
              <w:fldChar w:fldCharType="end"/>
            </w:r>
            <w:r w:rsidR="00987655">
              <w:rPr>
                <w:rFonts w:ascii="Times New Roman" w:hAnsi="Times New Roman" w:cs="Times New Roman"/>
                <w:sz w:val="24"/>
                <w:szCs w:val="24"/>
              </w:rPr>
              <w:fldChar w:fldCharType="begin">
                <w:fldData xml:space="preserve">biBoZWFsdGhjYXJlIDogam91cm5hbCBvZiB0aGUgU29jaWV0eSBmb3IgU2ltdWxhdGlvbiBpbiBI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==
</w:fldData>
              </w:fldChar>
            </w:r>
            <w:r w:rsidR="00987655">
              <w:rPr>
                <w:rFonts w:ascii="Times New Roman" w:hAnsi="Times New Roman" w:cs="Times New Roman"/>
                <w:sz w:val="24"/>
                <w:szCs w:val="24"/>
              </w:rPr>
              <w:instrText xml:space="preserve"> ADDIN EN.CITE.DATA </w:instrText>
            </w:r>
            <w:r w:rsidR="00987655">
              <w:rPr>
                <w:rFonts w:ascii="Times New Roman" w:hAnsi="Times New Roman" w:cs="Times New Roman"/>
                <w:sz w:val="24"/>
                <w:szCs w:val="24"/>
              </w:rPr>
            </w:r>
            <w:r w:rsidR="00987655">
              <w:rPr>
                <w:rFonts w:ascii="Times New Roman" w:hAnsi="Times New Roman" w:cs="Times New Roman"/>
                <w:sz w:val="24"/>
                <w:szCs w:val="24"/>
              </w:rPr>
              <w:fldChar w:fldCharType="end"/>
            </w:r>
            <w:r w:rsidR="00987655">
              <w:rPr>
                <w:rFonts w:ascii="Times New Roman" w:hAnsi="Times New Roman" w:cs="Times New Roman"/>
                <w:sz w:val="24"/>
                <w:szCs w:val="24"/>
              </w:rPr>
              <w:fldChar w:fldCharType="begin">
                <w:fldData xml:space="preserve">IE1lZGljYWwgSW1hZ2luZyBhbmQgUmFkaWF0aW9uIE9uY29sb2d5PC9zZWNvbmRhcnktdGl0bGU+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</w:fldData>
              </w:fldChar>
            </w:r>
            <w:r w:rsidR="00987655">
              <w:rPr>
                <w:rFonts w:ascii="Times New Roman" w:hAnsi="Times New Roman" w:cs="Times New Roman"/>
                <w:sz w:val="24"/>
                <w:szCs w:val="24"/>
              </w:rPr>
              <w:instrText xml:space="preserve"> ADDIN EN.CITE.DATA </w:instrText>
            </w:r>
            <w:r w:rsidR="00987655">
              <w:rPr>
                <w:rFonts w:ascii="Times New Roman" w:hAnsi="Times New Roman" w:cs="Times New Roman"/>
                <w:sz w:val="24"/>
                <w:szCs w:val="24"/>
              </w:rPr>
            </w:r>
            <w:r w:rsidR="00987655">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1-58]</w:t>
            </w:r>
            <w:r>
              <w:rPr>
                <w:rFonts w:ascii="Times New Roman" w:hAnsi="Times New Roman" w:cs="Times New Roman"/>
                <w:sz w:val="24"/>
                <w:szCs w:val="24"/>
              </w:rPr>
              <w:fldChar w:fldCharType="end"/>
            </w:r>
          </w:p>
        </w:tc>
      </w:tr>
      <w:tr w:rsidR="00E419C1" w:rsidRPr="00770F1A" w14:paraId="069C10C2" w14:textId="77777777" w:rsidTr="008214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nil"/>
              <w:bottom w:val="nil"/>
            </w:tcBorders>
          </w:tcPr>
          <w:p w14:paraId="731F4AB1" w14:textId="77777777" w:rsidR="00E419C1" w:rsidRPr="00770F1A" w:rsidRDefault="00E419C1" w:rsidP="007A5D62">
            <w:pPr>
              <w:spacing w:line="480" w:lineRule="auto"/>
              <w:rPr>
                <w:rFonts w:ascii="Times New Roman" w:hAnsi="Times New Roman" w:cs="Times New Roman"/>
                <w:b w:val="0"/>
                <w:sz w:val="24"/>
                <w:szCs w:val="24"/>
              </w:rPr>
            </w:pPr>
            <w:r w:rsidRPr="00770F1A">
              <w:rPr>
                <w:rFonts w:ascii="Times New Roman" w:hAnsi="Times New Roman" w:cs="Times New Roman"/>
                <w:b w:val="0"/>
                <w:sz w:val="24"/>
                <w:szCs w:val="24"/>
              </w:rPr>
              <w:t xml:space="preserve">Not a population of interest </w:t>
            </w:r>
          </w:p>
        </w:tc>
        <w:tc>
          <w:tcPr>
            <w:tcW w:w="4505" w:type="dxa"/>
            <w:tcBorders>
              <w:top w:val="nil"/>
              <w:bottom w:val="nil"/>
            </w:tcBorders>
          </w:tcPr>
          <w:p w14:paraId="128154BA" w14:textId="64AB1EA8" w:rsidR="00E419C1" w:rsidRPr="00770F1A" w:rsidRDefault="00E2551B" w:rsidP="0098765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fldChar w:fldCharType="begin">
                <w:fldData xml:space="preserve">TW9sbGVua29wZjwvQXV0aG9yPjxZZWFyPjIwMTM8L1llYXI+PFJlY051bT4xNjwvUmVjTnVtPjxy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=
</w:fldData>
              </w:fldChar>
            </w:r>
            <w:r w:rsidR="00987655">
              <w:rPr>
                <w:rFonts w:ascii="Times New Roman" w:hAnsi="Times New Roman" w:cs="Times New Roman"/>
                <w:sz w:val="24"/>
                <w:szCs w:val="24"/>
              </w:rPr>
              <w:instrText xml:space="preserve"> ADDIN EN.CITE </w:instrText>
            </w:r>
            <w:r w:rsidR="00987655">
              <w:rPr>
                <w:rFonts w:ascii="Times New Roman" w:hAnsi="Times New Roman" w:cs="Times New Roman"/>
                <w:sz w:val="24"/>
                <w:szCs w:val="24"/>
              </w:rPr>
              <w:fldChar w:fldCharType="begin">
                <w:fldData xml:space="preserve">PEVuZE5vdGU+PENpdGU+PEF1dGhvcj5BaXRrZW48L0F1dGhvcj48WWVhcj4yMDA1PC9ZZWFyPjxS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==
</w:fldData>
              </w:fldChar>
            </w:r>
            <w:r w:rsidR="00987655">
              <w:rPr>
                <w:rFonts w:ascii="Times New Roman" w:hAnsi="Times New Roman" w:cs="Times New Roman"/>
                <w:sz w:val="24"/>
                <w:szCs w:val="24"/>
              </w:rPr>
              <w:instrText xml:space="preserve"> ADDIN EN.CITE.DATA </w:instrText>
            </w:r>
            <w:r w:rsidR="00987655">
              <w:rPr>
                <w:rFonts w:ascii="Times New Roman" w:hAnsi="Times New Roman" w:cs="Times New Roman"/>
                <w:sz w:val="24"/>
                <w:szCs w:val="24"/>
              </w:rPr>
            </w:r>
            <w:r w:rsidR="00987655">
              <w:rPr>
                <w:rFonts w:ascii="Times New Roman" w:hAnsi="Times New Roman" w:cs="Times New Roman"/>
                <w:sz w:val="24"/>
                <w:szCs w:val="24"/>
              </w:rPr>
              <w:fldChar w:fldCharType="end"/>
            </w:r>
            <w:r w:rsidR="00987655">
              <w:rPr>
                <w:rFonts w:ascii="Times New Roman" w:hAnsi="Times New Roman" w:cs="Times New Roman"/>
                <w:sz w:val="24"/>
                <w:szCs w:val="24"/>
              </w:rPr>
              <w:fldChar w:fldCharType="begin">
                <w:fldData xml:space="preserve">TW9sbGVua29wZjwvQXV0aG9yPjxZZWFyPjIwMTM8L1llYXI+PFJlY051bT4xNjwvUmVjTnVtPjxy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=
</w:fldData>
              </w:fldChar>
            </w:r>
            <w:r w:rsidR="00987655">
              <w:rPr>
                <w:rFonts w:ascii="Times New Roman" w:hAnsi="Times New Roman" w:cs="Times New Roman"/>
                <w:sz w:val="24"/>
                <w:szCs w:val="24"/>
              </w:rPr>
              <w:instrText xml:space="preserve"> ADDIN EN.CITE.DATA </w:instrText>
            </w:r>
            <w:r w:rsidR="00987655">
              <w:rPr>
                <w:rFonts w:ascii="Times New Roman" w:hAnsi="Times New Roman" w:cs="Times New Roman"/>
                <w:sz w:val="24"/>
                <w:szCs w:val="24"/>
              </w:rPr>
            </w:r>
            <w:r w:rsidR="00987655">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59-93]</w:t>
            </w:r>
            <w:r>
              <w:rPr>
                <w:rFonts w:ascii="Times New Roman" w:hAnsi="Times New Roman" w:cs="Times New Roman"/>
                <w:sz w:val="24"/>
                <w:szCs w:val="24"/>
              </w:rPr>
              <w:fldChar w:fldCharType="end"/>
            </w:r>
          </w:p>
        </w:tc>
      </w:tr>
      <w:tr w:rsidR="00E419C1" w:rsidRPr="00770F1A" w14:paraId="6314BDCD" w14:textId="77777777" w:rsidTr="008214EB">
        <w:tc>
          <w:tcPr>
            <w:cnfStyle w:val="001000000000" w:firstRow="0" w:lastRow="0" w:firstColumn="1" w:lastColumn="0" w:oddVBand="0" w:evenVBand="0" w:oddHBand="0" w:evenHBand="0" w:firstRowFirstColumn="0" w:firstRowLastColumn="0" w:lastRowFirstColumn="0" w:lastRowLastColumn="0"/>
            <w:tcW w:w="4505" w:type="dxa"/>
            <w:tcBorders>
              <w:top w:val="nil"/>
              <w:bottom w:val="nil"/>
            </w:tcBorders>
          </w:tcPr>
          <w:p w14:paraId="2C3B83E5" w14:textId="77777777" w:rsidR="00E419C1" w:rsidRPr="00770F1A" w:rsidRDefault="00E419C1" w:rsidP="007A5D62">
            <w:pPr>
              <w:spacing w:line="480" w:lineRule="auto"/>
              <w:rPr>
                <w:rFonts w:ascii="Times New Roman" w:hAnsi="Times New Roman" w:cs="Times New Roman"/>
                <w:b w:val="0"/>
                <w:sz w:val="24"/>
                <w:szCs w:val="24"/>
              </w:rPr>
            </w:pPr>
            <w:r w:rsidRPr="00770F1A">
              <w:rPr>
                <w:rFonts w:ascii="Times New Roman" w:hAnsi="Times New Roman" w:cs="Times New Roman"/>
                <w:b w:val="0"/>
                <w:sz w:val="24"/>
                <w:szCs w:val="24"/>
              </w:rPr>
              <w:t>Editorial/Commentary/Review/Letter</w:t>
            </w:r>
          </w:p>
        </w:tc>
        <w:tc>
          <w:tcPr>
            <w:tcW w:w="4505" w:type="dxa"/>
            <w:tcBorders>
              <w:top w:val="nil"/>
              <w:bottom w:val="nil"/>
            </w:tcBorders>
          </w:tcPr>
          <w:p w14:paraId="023FC27C" w14:textId="2990C537" w:rsidR="00E419C1" w:rsidRPr="00770F1A" w:rsidRDefault="00E2551B" w:rsidP="009972B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fldChar w:fldCharType="begin">
                <w:fldData xml:space="preserve">PEVuZE5vdGU+PENpdGU+PEF1dGhvcj5CcnlhbjwvQXV0aG9yPjxZZWFyPjIwMTE8L1llYXI+PFJl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</w:fldData>
              </w:fldChar>
            </w:r>
            <w:r w:rsidR="009972B2">
              <w:rPr>
                <w:rFonts w:ascii="Times New Roman" w:hAnsi="Times New Roman" w:cs="Times New Roman"/>
                <w:sz w:val="24"/>
                <w:szCs w:val="24"/>
              </w:rPr>
              <w:instrText xml:space="preserve"> ADDIN EN.CITE </w:instrText>
            </w:r>
            <w:r w:rsidR="009972B2">
              <w:rPr>
                <w:rFonts w:ascii="Times New Roman" w:hAnsi="Times New Roman" w:cs="Times New Roman"/>
                <w:sz w:val="24"/>
                <w:szCs w:val="24"/>
              </w:rPr>
              <w:fldChar w:fldCharType="begin">
                <w:fldData xml:space="preserve">PEVuZE5vdGU+PENpdGU+PEF1dGhvcj5CcnlhbjwvQXV0aG9yPjxZZWFyPjIwMTE8L1llYXI+PFJl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</w:fldData>
              </w:fldChar>
            </w:r>
            <w:r w:rsidR="009972B2">
              <w:rPr>
                <w:rFonts w:ascii="Times New Roman" w:hAnsi="Times New Roman" w:cs="Times New Roman"/>
                <w:sz w:val="24"/>
                <w:szCs w:val="24"/>
              </w:rPr>
              <w:instrText xml:space="preserve"> ADDIN EN.CITE.DATA </w:instrText>
            </w:r>
            <w:r w:rsidR="009972B2">
              <w:rPr>
                <w:rFonts w:ascii="Times New Roman" w:hAnsi="Times New Roman" w:cs="Times New Roman"/>
                <w:sz w:val="24"/>
                <w:szCs w:val="24"/>
              </w:rPr>
            </w:r>
            <w:r w:rsidR="009972B2">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94-115]</w:t>
            </w:r>
            <w:r>
              <w:rPr>
                <w:rFonts w:ascii="Times New Roman" w:hAnsi="Times New Roman" w:cs="Times New Roman"/>
                <w:sz w:val="24"/>
                <w:szCs w:val="24"/>
              </w:rPr>
              <w:fldChar w:fldCharType="end"/>
            </w:r>
          </w:p>
        </w:tc>
      </w:tr>
      <w:tr w:rsidR="00E419C1" w:rsidRPr="00770F1A" w14:paraId="4DAA73BD" w14:textId="77777777" w:rsidTr="008214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nil"/>
              <w:bottom w:val="nil"/>
            </w:tcBorders>
          </w:tcPr>
          <w:p w14:paraId="2DC24881" w14:textId="77777777" w:rsidR="00E419C1" w:rsidRPr="00770F1A" w:rsidRDefault="00E419C1" w:rsidP="007A5D62">
            <w:pPr>
              <w:spacing w:line="480" w:lineRule="auto"/>
              <w:rPr>
                <w:rFonts w:ascii="Times New Roman" w:hAnsi="Times New Roman" w:cs="Times New Roman"/>
                <w:b w:val="0"/>
                <w:sz w:val="24"/>
                <w:szCs w:val="24"/>
              </w:rPr>
            </w:pPr>
            <w:r w:rsidRPr="00770F1A">
              <w:rPr>
                <w:rFonts w:ascii="Times New Roman" w:hAnsi="Times New Roman" w:cs="Times New Roman"/>
                <w:b w:val="0"/>
                <w:sz w:val="24"/>
                <w:szCs w:val="24"/>
              </w:rPr>
              <w:t>Not enough information on ultrasound</w:t>
            </w:r>
          </w:p>
        </w:tc>
        <w:tc>
          <w:tcPr>
            <w:tcW w:w="4505" w:type="dxa"/>
            <w:tcBorders>
              <w:top w:val="nil"/>
              <w:bottom w:val="nil"/>
            </w:tcBorders>
          </w:tcPr>
          <w:p w14:paraId="11643DFB" w14:textId="2035BCA6" w:rsidR="00E419C1" w:rsidRPr="00770F1A" w:rsidRDefault="00E2551B" w:rsidP="00090E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fldChar w:fldCharType="begin">
                <w:fldData xml:space="preserve">PEVuZE5vdGU+PENpdGU+PEF1dGhvcj5BdWx0PC9BdXRob3I+PFllYXI+MjAwMjwvWWVhcj48UmVj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</w:fldData>
              </w:fldChar>
            </w:r>
            <w:r w:rsidR="00090E7C">
              <w:rPr>
                <w:rFonts w:ascii="Times New Roman" w:hAnsi="Times New Roman" w:cs="Times New Roman"/>
                <w:sz w:val="24"/>
                <w:szCs w:val="24"/>
              </w:rPr>
              <w:instrText xml:space="preserve"> ADDIN EN.CITE </w:instrText>
            </w:r>
            <w:r w:rsidR="00090E7C">
              <w:rPr>
                <w:rFonts w:ascii="Times New Roman" w:hAnsi="Times New Roman" w:cs="Times New Roman"/>
                <w:sz w:val="24"/>
                <w:szCs w:val="24"/>
              </w:rPr>
              <w:fldChar w:fldCharType="begin">
                <w:fldData xml:space="preserve">PEVuZE5vdGU+PENpdGU+PEF1dGhvcj5BdWx0PC9BdXRob3I+PFllYXI+MjAwMjwvWWVhcj48UmVj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</w:fldData>
              </w:fldChar>
            </w:r>
            <w:r w:rsidR="00090E7C">
              <w:rPr>
                <w:rFonts w:ascii="Times New Roman" w:hAnsi="Times New Roman" w:cs="Times New Roman"/>
                <w:sz w:val="24"/>
                <w:szCs w:val="24"/>
              </w:rPr>
              <w:instrText xml:space="preserve"> ADDIN EN.CITE.DATA </w:instrText>
            </w:r>
            <w:r w:rsidR="00090E7C">
              <w:rPr>
                <w:rFonts w:ascii="Times New Roman" w:hAnsi="Times New Roman" w:cs="Times New Roman"/>
                <w:sz w:val="24"/>
                <w:szCs w:val="24"/>
              </w:rPr>
            </w:r>
            <w:r w:rsidR="00090E7C">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116-119]</w:t>
            </w:r>
            <w:r>
              <w:rPr>
                <w:rFonts w:ascii="Times New Roman" w:hAnsi="Times New Roman" w:cs="Times New Roman"/>
                <w:sz w:val="24"/>
                <w:szCs w:val="24"/>
              </w:rPr>
              <w:fldChar w:fldCharType="end"/>
            </w:r>
          </w:p>
        </w:tc>
      </w:tr>
      <w:tr w:rsidR="00E419C1" w:rsidRPr="00770F1A" w14:paraId="374BE3E2" w14:textId="77777777" w:rsidTr="008214EB">
        <w:tc>
          <w:tcPr>
            <w:cnfStyle w:val="001000000000" w:firstRow="0" w:lastRow="0" w:firstColumn="1" w:lastColumn="0" w:oddVBand="0" w:evenVBand="0" w:oddHBand="0" w:evenHBand="0" w:firstRowFirstColumn="0" w:firstRowLastColumn="0" w:lastRowFirstColumn="0" w:lastRowLastColumn="0"/>
            <w:tcW w:w="4505" w:type="dxa"/>
            <w:tcBorders>
              <w:top w:val="nil"/>
              <w:bottom w:val="nil"/>
            </w:tcBorders>
          </w:tcPr>
          <w:p w14:paraId="1F270449" w14:textId="77777777" w:rsidR="00E419C1" w:rsidRPr="00770F1A" w:rsidRDefault="00E419C1" w:rsidP="007A5D62">
            <w:pPr>
              <w:spacing w:line="480" w:lineRule="auto"/>
              <w:rPr>
                <w:rFonts w:ascii="Times New Roman" w:hAnsi="Times New Roman" w:cs="Times New Roman"/>
                <w:b w:val="0"/>
                <w:sz w:val="24"/>
                <w:szCs w:val="24"/>
                <w:vertAlign w:val="superscript"/>
              </w:rPr>
            </w:pPr>
            <w:r w:rsidRPr="00770F1A">
              <w:rPr>
                <w:rFonts w:ascii="Times New Roman" w:hAnsi="Times New Roman" w:cs="Times New Roman"/>
                <w:b w:val="0"/>
                <w:sz w:val="24"/>
                <w:szCs w:val="24"/>
              </w:rPr>
              <w:t>Missed abstracts</w:t>
            </w:r>
            <w:r w:rsidRPr="00770F1A">
              <w:rPr>
                <w:rFonts w:ascii="Times New Roman" w:hAnsi="Times New Roman" w:cs="Times New Roman"/>
                <w:b w:val="0"/>
                <w:sz w:val="24"/>
                <w:szCs w:val="24"/>
                <w:vertAlign w:val="superscript"/>
              </w:rPr>
              <w:t>1</w:t>
            </w:r>
          </w:p>
        </w:tc>
        <w:tc>
          <w:tcPr>
            <w:tcW w:w="4505" w:type="dxa"/>
            <w:tcBorders>
              <w:top w:val="nil"/>
              <w:bottom w:val="nil"/>
            </w:tcBorders>
          </w:tcPr>
          <w:p w14:paraId="36DC2A34" w14:textId="725FCE0D" w:rsidR="00E419C1" w:rsidRPr="00770F1A" w:rsidRDefault="00E2551B" w:rsidP="009972B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fldChar w:fldCharType="begin">
                <w:fldData xml:space="preserve">PEVuZE5vdGU+PENpdGU+PEF1dGhvcj5TdG92YWxsPC9BdXRob3I+PFllYXI+MjAxNDwvWWVhcj48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</w:fldData>
              </w:fldChar>
            </w:r>
            <w:r w:rsidR="009972B2">
              <w:rPr>
                <w:rFonts w:ascii="Times New Roman" w:hAnsi="Times New Roman" w:cs="Times New Roman"/>
                <w:sz w:val="24"/>
                <w:szCs w:val="24"/>
              </w:rPr>
              <w:instrText xml:space="preserve"> ADDIN EN.CITE </w:instrText>
            </w:r>
            <w:r w:rsidR="009972B2">
              <w:rPr>
                <w:rFonts w:ascii="Times New Roman" w:hAnsi="Times New Roman" w:cs="Times New Roman"/>
                <w:sz w:val="24"/>
                <w:szCs w:val="24"/>
              </w:rPr>
              <w:fldChar w:fldCharType="begin">
                <w:fldData xml:space="preserve">PEVuZE5vdGU+PENpdGU+PEF1dGhvcj5TdG92YWxsPC9BdXRob3I+PFllYXI+MjAxNDwvWWVhcj48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</w:fldData>
              </w:fldChar>
            </w:r>
            <w:r w:rsidR="009972B2">
              <w:rPr>
                <w:rFonts w:ascii="Times New Roman" w:hAnsi="Times New Roman" w:cs="Times New Roman"/>
                <w:sz w:val="24"/>
                <w:szCs w:val="24"/>
              </w:rPr>
              <w:instrText xml:space="preserve"> ADDIN EN.CITE.DATA </w:instrText>
            </w:r>
            <w:r w:rsidR="009972B2">
              <w:rPr>
                <w:rFonts w:ascii="Times New Roman" w:hAnsi="Times New Roman" w:cs="Times New Roman"/>
                <w:sz w:val="24"/>
                <w:szCs w:val="24"/>
              </w:rPr>
            </w:r>
            <w:r w:rsidR="009972B2">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120,121]</w:t>
            </w:r>
            <w:r>
              <w:rPr>
                <w:rFonts w:ascii="Times New Roman" w:hAnsi="Times New Roman" w:cs="Times New Roman"/>
                <w:sz w:val="24"/>
                <w:szCs w:val="24"/>
              </w:rPr>
              <w:fldChar w:fldCharType="end"/>
            </w:r>
          </w:p>
        </w:tc>
      </w:tr>
      <w:tr w:rsidR="00E419C1" w:rsidRPr="00770F1A" w14:paraId="29B7EDA0" w14:textId="77777777" w:rsidTr="008214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nil"/>
            </w:tcBorders>
          </w:tcPr>
          <w:p w14:paraId="75722A84" w14:textId="77777777" w:rsidR="00E419C1" w:rsidRPr="00770F1A" w:rsidRDefault="00E419C1" w:rsidP="007A5D62">
            <w:pPr>
              <w:spacing w:line="480" w:lineRule="auto"/>
              <w:ind w:left="454" w:hanging="454"/>
              <w:rPr>
                <w:rFonts w:ascii="Times New Roman" w:hAnsi="Times New Roman" w:cs="Times New Roman"/>
                <w:sz w:val="24"/>
                <w:szCs w:val="24"/>
              </w:rPr>
            </w:pPr>
            <w:r w:rsidRPr="00770F1A">
              <w:rPr>
                <w:rFonts w:ascii="Times New Roman" w:hAnsi="Times New Roman" w:cs="Times New Roman"/>
                <w:b w:val="0"/>
                <w:sz w:val="24"/>
                <w:szCs w:val="24"/>
              </w:rPr>
              <w:t>Student data not distinct from that of overall study cohort</w:t>
            </w:r>
          </w:p>
        </w:tc>
        <w:tc>
          <w:tcPr>
            <w:tcW w:w="4505" w:type="dxa"/>
            <w:tcBorders>
              <w:top w:val="nil"/>
            </w:tcBorders>
          </w:tcPr>
          <w:p w14:paraId="37D60CDB" w14:textId="300705EB" w:rsidR="00E419C1" w:rsidRPr="00770F1A" w:rsidRDefault="00E2551B" w:rsidP="00090E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fldChar w:fldCharType="begin"/>
            </w:r>
            <w:r w:rsidR="00090E7C">
              <w:rPr>
                <w:rFonts w:ascii="Times New Roman" w:hAnsi="Times New Roman" w:cs="Times New Roman"/>
                <w:sz w:val="24"/>
                <w:szCs w:val="24"/>
              </w:rPr>
              <w:instrText xml:space="preserve"> ADDIN EN.CITE &lt;EndNote&gt;&lt;Cite&gt;&lt;Author&gt;Tokumine&lt;/Author&gt;&lt;Year&gt;2015&lt;/Year&gt;&lt;RecNum&gt;119&lt;/RecNum&gt;&lt;DisplayText&gt;[122]&lt;/DisplayText&gt;&lt;record&gt;&lt;rec-number&gt;119&lt;/rec-number&gt;&lt;foreign-keys&gt;&lt;key app="EN" db-id="f9avxvr2xewt5veff94xd5r8e9edst0wwafv" timestamp="1501802657"&gt;119&lt;/key&gt;&lt;/foreign-keys&gt;&lt;ref-type name="Journal Article"&gt;17&lt;/ref-type&gt;&lt;contributors&gt;&lt;authors&gt;&lt;author&gt;Tokumine, Joho&lt;/author&gt;&lt;author&gt;Matsushima, Hisao&lt;/author&gt;&lt;author&gt;Lefor, Alan Kawarai&lt;/author&gt;&lt;author&gt;Igarashi, Hiroshi&lt;/author&gt;&lt;author&gt;Ono, Kazuyuki&lt;/author&gt;&lt;/authors&gt;&lt;/contributors&gt;&lt;titles&gt;&lt;title&gt;Ultrasound-guided subclavian venipuncture is more rapidly learned than the anatomic landmark technique in simulation training&lt;/title&gt;&lt;secondary-title&gt;J Vasc Access&lt;/secondary-title&gt;&lt;/titles&gt;&lt;pages&gt;144-147&lt;/pages&gt;&lt;volume&gt;16&lt;/volume&gt;&lt;number&gt;2&lt;/number&gt;&lt;dates&gt;&lt;year&gt;2015&lt;/year&gt;&lt;/dates&gt;&lt;urls&gt;&lt;related-urls&gt;&lt;url&gt;http://www.vascular-access.info/article/ultrasound-guided-subclavian-venipuncture-is-more-rapidly-learned-than-the-anatomic-landmark-technique-in-simulation-training&lt;/url&gt;&lt;/related-urls&gt;&lt;/urls&gt;&lt;electronic-resource-num&gt;10.5301/jva.500031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22]</w:t>
            </w:r>
            <w:r>
              <w:rPr>
                <w:rFonts w:ascii="Times New Roman" w:hAnsi="Times New Roman" w:cs="Times New Roman"/>
                <w:sz w:val="24"/>
                <w:szCs w:val="24"/>
              </w:rPr>
              <w:fldChar w:fldCharType="end"/>
            </w:r>
            <w:r w:rsidR="00681A15">
              <w:rPr>
                <w:rFonts w:ascii="Times New Roman" w:hAnsi="Times New Roman" w:cs="Times New Roman"/>
                <w:sz w:val="24"/>
                <w:szCs w:val="24"/>
              </w:rPr>
              <w:fldChar w:fldCharType="begin" w:fldLock="1"/>
            </w:r>
            <w:r w:rsidR="00F46879">
              <w:rPr>
                <w:rFonts w:ascii="Times New Roman" w:hAnsi="Times New Roman" w:cs="Times New Roman"/>
                <w:sz w:val="24"/>
                <w:szCs w:val="24"/>
              </w:rPr>
              <w:instrText>ADDIN CSL_CITATION { "citationItems" : [ { "id" : "ITEM-1", "itemData" : { "DOI" : "10.5301/jva.5000318", "ISSN" : "1129-7298", "PMID" : "25362982", "abstract" : "ture (US-SV) compared with LM-SV has been shown in some reports, but there is still no definite consensus on what the standard technique should be (4). As the clavicle is an obstacle to ultrasound imaging, the infra-clavicular axillary vein is used as the target for ultrasound-guided venipuncture (5). It must be remembered that mannequin simulators have no first rib as the anatomic lateral border of the subclavian vein, and we use \" ultrasound-guided subclavian venipuncture \" to actually mean \" ultrasound-guided infra-clavicular axillary venipuncture. \" These two techniques for subclavian vein catheterization can cause confusion in clinical and educational situations, with no agreed-upon standard procedure in some institu-tions. The aim of this study is to compare the learning of these techniques in a simulation environment.", "author" : [ { "dropping-particle" : "", "family" : "Tokumine", "given" : "Joho", "non-dropping-particle" : "", "parse-names" : false, "suffix" : "" }, { "dropping-particle" : "", "family" : "Matsushima", "given" : "Hisao", "non-dropping-particle" : "", "parse-names" : false, "suffix" : "" }, { "dropping-particle" : "", "family" : "Lefor", "given" : "Alan Kawarai", "non-dropping-particle" : "", "parse-names" : false, "suffix" : "" }, { "dropping-particle" : "", "family" : "Igarashi", "given" : "Hiroshi", "non-dropping-particle" : "", "parse-names" : false, "suffix" : "" }, { "dropping-particle" : "", "family" : "Ono", "given" : "Kazuyuki", "non-dropping-particle" : "", "parse-names" : false, "suffix" : "" } ], "container-title" : "J Vasc Access", "id" : "ITEM-1", "issue" : "2", "issued" : { "date-parts" : [ [ "2015" ] ] }, "note" : "For removal to the mixed population no folder.\n\nNo. \n\nThis must be a no! Residents included with students, no separate analysis??\n\nYes to procedures. JB\n\nFrom Duplicate 1 (Ultrasound-guided subclavian venipuncture is more rapidly learned than the anatomic landmark technique in simulation training - Tokumine, Joho; Matsushima, Hisao; Lefor, Alan Kawarai; Igarashi, Hiroshi; Ono, Kazuyuki)\n\nDr. Nix might be able to pull it.\n\nWill do - on list!\n\nEN list checked. JB\n\nFrom Duplicate 1 (Ultrasound-guided subclavian venipuncture is more rapidly learned than the anatomic landmark technique in simulation training. - Tokumine, Joho; Matsushima, Hisao; Lefor, Alan Kawarai; Igarashi, Hiroshi; Ono, Kazuyuki)\n\nAccession Number: 25362982. Language: English. Date Created: 20150414. Update Code: 20150605. Publication Type: Journal Article. Journal ID: 100940729. Publication Model: Print-Electronic. Cited Medium: Internet. NLM ISO Abbr: J Vasc Access. Linking ISSN: 11297298. Subset: In-Process; IM; Date of Electronic Publication: 2014 Oct 16. ; Original Imprints: Publication: Milano ; Birmingham : Wichtig, c2000-\n\nMOVED TO ARTICLES WE NEED PDFS FOR", "page" : "144-147", "title" : "Ultrasound-guided subclavian venipuncture is more rapidly learned than the anatomic landmark technique in simulation training", "type" : "article-journal", "volume" : "16" }, "uris" : [ "http://www.mendeley.com/documents/?uuid=b1589f0a-934a-47b3-82d5-73ed2dd1ba94" ] } ], "mendeley" : { "formattedCitation" : "[122]", "plainTextFormattedCitation" : "[122]", "previouslyFormattedCitation" : "&lt;sup&gt;122&lt;/sup&gt;" }, "properties" : { "noteIndex" : 0 }, "schema" : "https://github.com/citation-style-language/schema/raw/master/csl-citation.json" }</w:instrText>
            </w:r>
            <w:r w:rsidR="00681A15">
              <w:rPr>
                <w:rFonts w:ascii="Times New Roman" w:hAnsi="Times New Roman" w:cs="Times New Roman"/>
                <w:sz w:val="24"/>
                <w:szCs w:val="24"/>
              </w:rPr>
              <w:fldChar w:fldCharType="separate"/>
            </w:r>
            <w:r w:rsidR="00681A15">
              <w:rPr>
                <w:rFonts w:ascii="Times New Roman" w:hAnsi="Times New Roman" w:cs="Times New Roman"/>
                <w:sz w:val="24"/>
                <w:szCs w:val="24"/>
              </w:rPr>
              <w:fldChar w:fldCharType="end"/>
            </w:r>
          </w:p>
        </w:tc>
      </w:tr>
    </w:tbl>
    <w:p w14:paraId="1023D238" w14:textId="77777777" w:rsidR="00E419C1" w:rsidRPr="00770F1A" w:rsidRDefault="00E419C1" w:rsidP="007A5D62">
      <w:pPr>
        <w:spacing w:line="480" w:lineRule="auto"/>
        <w:rPr>
          <w:rFonts w:ascii="Times New Roman" w:hAnsi="Times New Roman" w:cs="Times New Roman"/>
          <w:sz w:val="24"/>
          <w:szCs w:val="24"/>
          <w:lang w:val="en-GB"/>
        </w:rPr>
      </w:pPr>
      <w:r w:rsidRPr="00770F1A">
        <w:rPr>
          <w:rFonts w:ascii="Times New Roman" w:hAnsi="Times New Roman" w:cs="Times New Roman"/>
          <w:sz w:val="24"/>
          <w:szCs w:val="24"/>
          <w:vertAlign w:val="superscript"/>
          <w:lang w:val="en-GB"/>
        </w:rPr>
        <w:t>1</w:t>
      </w:r>
      <w:r w:rsidRPr="00770F1A">
        <w:rPr>
          <w:rFonts w:ascii="Times New Roman" w:hAnsi="Times New Roman" w:cs="Times New Roman"/>
          <w:sz w:val="24"/>
          <w:szCs w:val="24"/>
          <w:lang w:val="en-GB"/>
        </w:rPr>
        <w:t>Abstracts and foreign language papers that the database software failed to remove from search results.</w:t>
      </w:r>
    </w:p>
    <w:p w14:paraId="0954B2F3" w14:textId="77777777" w:rsidR="00BF056E" w:rsidRPr="00770F1A" w:rsidRDefault="009972B2" w:rsidP="007A5D62">
      <w:pPr>
        <w:spacing w:line="480" w:lineRule="auto"/>
        <w:rPr>
          <w:rFonts w:ascii="Times New Roman" w:hAnsi="Times New Roman" w:cs="Times New Roman"/>
          <w:sz w:val="24"/>
          <w:szCs w:val="24"/>
        </w:rPr>
      </w:pPr>
    </w:p>
    <w:p w14:paraId="1161C5A9" w14:textId="0EA8DB1F" w:rsidR="00DC4B7C" w:rsidRPr="00770F1A" w:rsidRDefault="00DC4B7C" w:rsidP="007A5D62">
      <w:pPr>
        <w:spacing w:after="0" w:line="480" w:lineRule="auto"/>
        <w:rPr>
          <w:rFonts w:ascii="Times New Roman" w:hAnsi="Times New Roman" w:cs="Times New Roman"/>
          <w:sz w:val="24"/>
          <w:szCs w:val="24"/>
        </w:rPr>
      </w:pPr>
      <w:r w:rsidRPr="00770F1A">
        <w:rPr>
          <w:rFonts w:ascii="Times New Roman" w:hAnsi="Times New Roman" w:cs="Times New Roman"/>
          <w:sz w:val="24"/>
          <w:szCs w:val="24"/>
        </w:rPr>
        <w:br w:type="page"/>
      </w:r>
    </w:p>
    <w:p w14:paraId="16AA3846" w14:textId="3C76AFBC" w:rsidR="00E2551B" w:rsidRPr="00E2551B" w:rsidRDefault="00DC4B7C" w:rsidP="00E2551B">
      <w:pPr>
        <w:spacing w:line="480" w:lineRule="auto"/>
        <w:jc w:val="center"/>
        <w:outlineLvl w:val="0"/>
        <w:rPr>
          <w:rFonts w:ascii="Times New Roman" w:hAnsi="Times New Roman" w:cs="Times New Roman"/>
          <w:b/>
          <w:sz w:val="24"/>
          <w:szCs w:val="24"/>
        </w:rPr>
      </w:pPr>
      <w:r w:rsidRPr="00770F1A">
        <w:rPr>
          <w:rFonts w:ascii="Times New Roman" w:hAnsi="Times New Roman" w:cs="Times New Roman"/>
          <w:b/>
          <w:sz w:val="24"/>
          <w:szCs w:val="24"/>
        </w:rPr>
        <w:lastRenderedPageBreak/>
        <w:t>References</w:t>
      </w:r>
    </w:p>
    <w:bookmarkStart w:id="0" w:name="_GoBack"/>
    <w:bookmarkEnd w:id="0"/>
    <w:p w14:paraId="50E7953B" w14:textId="77777777" w:rsidR="009972B2" w:rsidRPr="009972B2" w:rsidRDefault="00E2551B" w:rsidP="009972B2">
      <w:pPr>
        <w:pStyle w:val="EndNoteBibliography"/>
        <w:spacing w:after="240"/>
        <w:rPr>
          <w:noProof/>
        </w:rPr>
      </w:pPr>
      <w:r>
        <w:rPr>
          <w:szCs w:val="24"/>
        </w:rPr>
        <w:fldChar w:fldCharType="begin"/>
      </w:r>
      <w:r>
        <w:rPr>
          <w:szCs w:val="24"/>
        </w:rPr>
        <w:instrText xml:space="preserve"> ADDIN EN.REFLIST </w:instrText>
      </w:r>
      <w:r>
        <w:rPr>
          <w:szCs w:val="24"/>
        </w:rPr>
        <w:fldChar w:fldCharType="separate"/>
      </w:r>
      <w:r w:rsidR="009972B2" w:rsidRPr="009972B2">
        <w:rPr>
          <w:noProof/>
        </w:rPr>
        <w:t>1. Adeyekun AA (2010) Residents' perception of postgraduate radiology training in Nigeria. West Afr Med J 29 (5):314-317. doi:10.4314/wajm.v29i5.68251</w:t>
      </w:r>
    </w:p>
    <w:p w14:paraId="6BB061D4" w14:textId="77777777" w:rsidR="009972B2" w:rsidRPr="009972B2" w:rsidRDefault="009972B2" w:rsidP="009972B2">
      <w:pPr>
        <w:pStyle w:val="EndNoteBibliography"/>
        <w:spacing w:after="240"/>
        <w:rPr>
          <w:noProof/>
        </w:rPr>
      </w:pPr>
      <w:r w:rsidRPr="009972B2">
        <w:rPr>
          <w:noProof/>
        </w:rPr>
        <w:t>2. Al-Akash M, Boyle E, Tanner Wa (2009) Training on N.O.T.E.S.: From history we learn. Surg Oncol 18 (2):111-119. doi:10.1016/j.suronc.2008.11.004</w:t>
      </w:r>
    </w:p>
    <w:p w14:paraId="4082749D" w14:textId="77777777" w:rsidR="009972B2" w:rsidRPr="009972B2" w:rsidRDefault="009972B2" w:rsidP="009972B2">
      <w:pPr>
        <w:pStyle w:val="EndNoteBibliography"/>
        <w:spacing w:after="240"/>
        <w:rPr>
          <w:noProof/>
        </w:rPr>
      </w:pPr>
      <w:r w:rsidRPr="009972B2">
        <w:rPr>
          <w:noProof/>
        </w:rPr>
        <w:t>3. Allan RC, Sayers S, Powers J, Singh G (2009) The development and evaluation of a simple method of gestational age estimation. J Paediatr Child Health 45 (1-2):15-19. doi:10.1111/j.1440-1754.2008.01429.x</w:t>
      </w:r>
    </w:p>
    <w:p w14:paraId="29F290FE" w14:textId="77777777" w:rsidR="009972B2" w:rsidRPr="009972B2" w:rsidRDefault="009972B2" w:rsidP="009972B2">
      <w:pPr>
        <w:pStyle w:val="EndNoteBibliography"/>
        <w:spacing w:after="240"/>
        <w:rPr>
          <w:noProof/>
        </w:rPr>
      </w:pPr>
      <w:r w:rsidRPr="009972B2">
        <w:rPr>
          <w:noProof/>
        </w:rPr>
        <w:t>4. Amador S (1994) Teaching medical physics to general audiences. Biophys J 66 (6):2217-2221. doi:10.1016/S0006-3495(94)81018-5</w:t>
      </w:r>
    </w:p>
    <w:p w14:paraId="43E97AC3" w14:textId="77777777" w:rsidR="009972B2" w:rsidRPr="009972B2" w:rsidRDefault="009972B2" w:rsidP="009972B2">
      <w:pPr>
        <w:pStyle w:val="EndNoteBibliography"/>
        <w:spacing w:after="240"/>
        <w:rPr>
          <w:noProof/>
        </w:rPr>
      </w:pPr>
      <w:r w:rsidRPr="009972B2">
        <w:rPr>
          <w:noProof/>
        </w:rPr>
        <w:t>5. Amesse LS, Callendar E, Pfaff-Amesse T, Duke J, Herbert WNP (2008) Evaluation of Computer-aided Strategies for Teaching Medical Students Prenatal Ultrasound Diagnostic Skills. Med Educ Online 13:13-13. doi:10.3885/meo.2008.Res00275</w:t>
      </w:r>
    </w:p>
    <w:p w14:paraId="4E9860F5" w14:textId="77777777" w:rsidR="009972B2" w:rsidRPr="009972B2" w:rsidRDefault="009972B2" w:rsidP="009972B2">
      <w:pPr>
        <w:pStyle w:val="EndNoteBibliography"/>
        <w:spacing w:after="240"/>
        <w:rPr>
          <w:noProof/>
        </w:rPr>
      </w:pPr>
      <w:r w:rsidRPr="009972B2">
        <w:rPr>
          <w:noProof/>
        </w:rPr>
        <w:t>6. Arya R, Morrison T, Zumwalt A, Shaffer K (2013) Making Education Effective and Fun: Stations-Based Approach toTeaching Radiology and Anatomy to Third-Year Medical Students. Acad Radiol 20 (10):1311-1318. doi:10.1016/j.acra.2013.07.012</w:t>
      </w:r>
    </w:p>
    <w:p w14:paraId="4A854AA9" w14:textId="77777777" w:rsidR="009972B2" w:rsidRPr="009972B2" w:rsidRDefault="009972B2" w:rsidP="009972B2">
      <w:pPr>
        <w:pStyle w:val="EndNoteBibliography"/>
        <w:spacing w:after="240"/>
        <w:rPr>
          <w:noProof/>
        </w:rPr>
      </w:pPr>
      <w:r w:rsidRPr="009972B2">
        <w:rPr>
          <w:noProof/>
        </w:rPr>
        <w:t>7. Baig L, Mansuri FA, Karim Sa (2009) Association of menopause with osteopenia and osteoporosis: Results from population based study done in Karachi. J Coll Physicians Surg Pak 19 (4):240-244. doi:04.2009/JCPSP.240244</w:t>
      </w:r>
    </w:p>
    <w:p w14:paraId="417E32E5" w14:textId="77777777" w:rsidR="009972B2" w:rsidRPr="009972B2" w:rsidRDefault="009972B2" w:rsidP="009972B2">
      <w:pPr>
        <w:pStyle w:val="EndNoteBibliography"/>
        <w:spacing w:after="240"/>
        <w:rPr>
          <w:noProof/>
        </w:rPr>
      </w:pPr>
      <w:r w:rsidRPr="009972B2">
        <w:rPr>
          <w:noProof/>
        </w:rPr>
        <w:t>8. Benninger B, Corbett R, Delamarter T (2013) Teaching a sonographically guided invasive procedure to first-year medical students using a novel finger transducer. J Ultrasound Med 32 (4):659-664</w:t>
      </w:r>
    </w:p>
    <w:p w14:paraId="5C6B74B6" w14:textId="77777777" w:rsidR="009972B2" w:rsidRPr="009972B2" w:rsidRDefault="009972B2" w:rsidP="009972B2">
      <w:pPr>
        <w:pStyle w:val="EndNoteBibliography"/>
        <w:spacing w:after="240"/>
        <w:rPr>
          <w:noProof/>
        </w:rPr>
      </w:pPr>
      <w:r w:rsidRPr="009972B2">
        <w:rPr>
          <w:noProof/>
        </w:rPr>
        <w:t>9. Bergqvist J, Person A, Vestergaard A, Grauslund J (2014) Establishment of a validated training programme on the Eyesi cataract simulator. A prospective randomized study. Acta Ophthalmol (Copenh) 92 (7):629-634. doi:10.1111/aos.12383</w:t>
      </w:r>
    </w:p>
    <w:p w14:paraId="2FEA6B00" w14:textId="77777777" w:rsidR="009972B2" w:rsidRPr="009972B2" w:rsidRDefault="009972B2" w:rsidP="009972B2">
      <w:pPr>
        <w:pStyle w:val="EndNoteBibliography"/>
        <w:spacing w:after="240"/>
        <w:rPr>
          <w:noProof/>
        </w:rPr>
      </w:pPr>
      <w:r w:rsidRPr="009972B2">
        <w:rPr>
          <w:noProof/>
        </w:rPr>
        <w:t>10. Chew FS (2002) Distributed radiology clerkship for the core clinical year of medical school. Acad Med 77 (11):1162-1163. doi:10.1097/00001888-200211000-00029</w:t>
      </w:r>
    </w:p>
    <w:p w14:paraId="6AE13C76" w14:textId="77777777" w:rsidR="009972B2" w:rsidRPr="009972B2" w:rsidRDefault="009972B2" w:rsidP="009972B2">
      <w:pPr>
        <w:pStyle w:val="EndNoteBibliography"/>
        <w:spacing w:after="240"/>
        <w:rPr>
          <w:noProof/>
        </w:rPr>
      </w:pPr>
      <w:r w:rsidRPr="009972B2">
        <w:rPr>
          <w:noProof/>
        </w:rPr>
        <w:t>11. Ciccone M, Galeandro AI, Scicchitano P, Zito A, Galeandro C, Gesualdo M, Ciciarello F, Cecere A, Marzullo A, Contursi V, Annicchiarico A (2014) A three-dimensional electronic report of a venous echo color Doppler of the lower limbs: MEVeC&amp;amp;reg. Vasc Health Risk Manag 10:549-549. doi:10.2147/VHRM.S63068</w:t>
      </w:r>
    </w:p>
    <w:p w14:paraId="4C043D9A" w14:textId="77777777" w:rsidR="009972B2" w:rsidRPr="009972B2" w:rsidRDefault="009972B2" w:rsidP="009972B2">
      <w:pPr>
        <w:pStyle w:val="EndNoteBibliography"/>
        <w:spacing w:after="240"/>
        <w:rPr>
          <w:noProof/>
        </w:rPr>
      </w:pPr>
      <w:r w:rsidRPr="009972B2">
        <w:rPr>
          <w:noProof/>
        </w:rPr>
        <w:t>12. Dietz HP, Rojas RG, Shek KL (2014) Postprocessing of pelvic floor ultrasound data: How repeatable is it? Aust N Z J Obstet Gynaecol 54 (6):553-557. doi:10.1111/ajo.12250</w:t>
      </w:r>
    </w:p>
    <w:p w14:paraId="1632B9C2" w14:textId="77777777" w:rsidR="009972B2" w:rsidRPr="009972B2" w:rsidRDefault="009972B2" w:rsidP="009972B2">
      <w:pPr>
        <w:pStyle w:val="EndNoteBibliography"/>
        <w:spacing w:after="240"/>
        <w:rPr>
          <w:noProof/>
        </w:rPr>
      </w:pPr>
      <w:r w:rsidRPr="009972B2">
        <w:rPr>
          <w:noProof/>
        </w:rPr>
        <w:t>13. Fakoya FA, du Plessis M, Gbenimacho IB (2016) Ultrasound and stethoscope as tools in medical education and practice: considerations for the archives. Adv Med Educ Pract 7:381-387. doi:10.2147/AMEP.S99740</w:t>
      </w:r>
    </w:p>
    <w:p w14:paraId="453811B8" w14:textId="77777777" w:rsidR="009972B2" w:rsidRPr="009972B2" w:rsidRDefault="009972B2" w:rsidP="009972B2">
      <w:pPr>
        <w:pStyle w:val="EndNoteBibliography"/>
        <w:spacing w:after="240"/>
        <w:rPr>
          <w:noProof/>
        </w:rPr>
      </w:pPr>
      <w:r w:rsidRPr="009972B2">
        <w:rPr>
          <w:noProof/>
        </w:rPr>
        <w:t>14. Fox JC, Anderson CL, Ahmed SS, McDonough J, Wiechmann W, Waters M, Barajas G, Lotfipour S (2010) Effect of a medical student emergency ultrasound clerkship on number of emergency department ultrasounds. West J Emerg Med 11 (1):31-34</w:t>
      </w:r>
    </w:p>
    <w:p w14:paraId="4080018E" w14:textId="77777777" w:rsidR="009972B2" w:rsidRPr="009972B2" w:rsidRDefault="009972B2" w:rsidP="009972B2">
      <w:pPr>
        <w:pStyle w:val="EndNoteBibliography"/>
        <w:spacing w:after="240"/>
        <w:rPr>
          <w:noProof/>
        </w:rPr>
      </w:pPr>
      <w:r w:rsidRPr="009972B2">
        <w:rPr>
          <w:noProof/>
        </w:rPr>
        <w:t>15. Guerrero J, Salcudean E, McEwen A, Masri Ba, Nicolaou S (2006) System for deep venous thrombosis detection using objective compression measures. IEEE Trans Biomed Eng 53 (5):845-854. doi:10.1109/TBME.2005.863878</w:t>
      </w:r>
    </w:p>
    <w:p w14:paraId="6DF9F27F" w14:textId="77777777" w:rsidR="009972B2" w:rsidRPr="009972B2" w:rsidRDefault="009972B2" w:rsidP="009972B2">
      <w:pPr>
        <w:pStyle w:val="EndNoteBibliography"/>
        <w:spacing w:after="240"/>
        <w:rPr>
          <w:noProof/>
        </w:rPr>
      </w:pPr>
      <w:r w:rsidRPr="009972B2">
        <w:rPr>
          <w:noProof/>
        </w:rPr>
        <w:t>16. Hall MK, Mirjalili SA, Moore CL, Rizzolo LJ (2015) The student's dilemma, liver edition: incorporating the sonographer's language into clinical anatomy education. Anat Sci Educ 8 (3):283-288. doi:10.1002/ase.1518</w:t>
      </w:r>
    </w:p>
    <w:p w14:paraId="600F8611" w14:textId="77777777" w:rsidR="009972B2" w:rsidRPr="009972B2" w:rsidRDefault="009972B2" w:rsidP="009972B2">
      <w:pPr>
        <w:pStyle w:val="EndNoteBibliography"/>
        <w:spacing w:after="240"/>
        <w:rPr>
          <w:noProof/>
        </w:rPr>
      </w:pPr>
      <w:r w:rsidRPr="009972B2">
        <w:rPr>
          <w:noProof/>
        </w:rPr>
        <w:t>17. Hanus J, Nosek T, Zahora J, Bezrouk A, Masin V (2013) On-line integration of computer controlled diagnostic devices and medical information systems in undergraduate medical physics education for physicians. Phys Med 29 (1):83-90. doi:10.1016/j.ejmp.2011.12.002</w:t>
      </w:r>
    </w:p>
    <w:p w14:paraId="6393026E" w14:textId="77777777" w:rsidR="009972B2" w:rsidRPr="009972B2" w:rsidRDefault="009972B2" w:rsidP="009972B2">
      <w:pPr>
        <w:pStyle w:val="EndNoteBibliography"/>
        <w:spacing w:after="240"/>
        <w:rPr>
          <w:noProof/>
        </w:rPr>
      </w:pPr>
      <w:r w:rsidRPr="009972B2">
        <w:rPr>
          <w:noProof/>
        </w:rPr>
        <w:t>18. Hartmann PE (2007) The lactating breast: an overview from down under. Breastfeed Med 2 (1):3-9. doi:10.1089/bfm.2006.0034</w:t>
      </w:r>
    </w:p>
    <w:p w14:paraId="5E1D94D0" w14:textId="77777777" w:rsidR="009972B2" w:rsidRPr="009972B2" w:rsidRDefault="009972B2" w:rsidP="009972B2">
      <w:pPr>
        <w:pStyle w:val="EndNoteBibliography"/>
        <w:spacing w:after="240"/>
        <w:rPr>
          <w:noProof/>
        </w:rPr>
      </w:pPr>
      <w:r w:rsidRPr="009972B2">
        <w:rPr>
          <w:noProof/>
        </w:rPr>
        <w:t>19. Herrmann G, Woermann U, Schlegel C (2014) Interprofessional education in anatomy: Learning together in medical and nursing training. Anat Sci Educ 330 (August):324-330. doi:10.1002/ase.1506</w:t>
      </w:r>
    </w:p>
    <w:p w14:paraId="0A3FC7A3" w14:textId="77777777" w:rsidR="009972B2" w:rsidRPr="009972B2" w:rsidRDefault="009972B2" w:rsidP="009972B2">
      <w:pPr>
        <w:pStyle w:val="EndNoteBibliography"/>
        <w:spacing w:after="240"/>
        <w:rPr>
          <w:noProof/>
        </w:rPr>
      </w:pPr>
      <w:r w:rsidRPr="009972B2">
        <w:rPr>
          <w:noProof/>
        </w:rPr>
        <w:t>20. Hilmes MA, Hyatt E, Penrod CH, Fleming AE, Singh SP (2016) Radiology in Medical Education: A Pediatric Radiology Elective as a Template for Other Radiology Courses. Journal of the American College of Radiology : JACR 13 (3):320-325. doi:10.1016/j.jacr.2015.08.003</w:t>
      </w:r>
    </w:p>
    <w:p w14:paraId="13E9A7EB" w14:textId="77777777" w:rsidR="009972B2" w:rsidRPr="009972B2" w:rsidRDefault="009972B2" w:rsidP="009972B2">
      <w:pPr>
        <w:pStyle w:val="EndNoteBibliography"/>
        <w:spacing w:after="240"/>
        <w:rPr>
          <w:noProof/>
        </w:rPr>
      </w:pPr>
      <w:r w:rsidRPr="009972B2">
        <w:rPr>
          <w:noProof/>
        </w:rPr>
        <w:t>21. Inde Y, Ryu A, Matsushita N, Sekiguchi A, Nakai A, Takeshita T (2013) "Double eyes" sign of congenital bilateral dacryocystoceles. J Med Ultrason 40 (1):77-79. doi:10.1007/s10396-012-0386-3</w:t>
      </w:r>
    </w:p>
    <w:p w14:paraId="714C3BDC" w14:textId="77777777" w:rsidR="009972B2" w:rsidRPr="009972B2" w:rsidRDefault="009972B2" w:rsidP="009972B2">
      <w:pPr>
        <w:pStyle w:val="EndNoteBibliography"/>
        <w:rPr>
          <w:noProof/>
        </w:rPr>
      </w:pPr>
      <w:r w:rsidRPr="009972B2">
        <w:rPr>
          <w:noProof/>
        </w:rPr>
        <w:t>22. Jezová M, Múcková K, Soucek O, Feit J, Vlasín P (2008) Hypertext atlas of fetal and neonatal pathology. Diagn Pathol 3 Suppl 1:S9-S9. doi:10.1186/1746-1596-3-S1-S9</w:t>
      </w:r>
    </w:p>
    <w:p w14:paraId="0EFE0860" w14:textId="77777777" w:rsidR="009972B2" w:rsidRPr="009972B2" w:rsidRDefault="009972B2" w:rsidP="009972B2">
      <w:pPr>
        <w:pStyle w:val="EndNoteBibliography"/>
        <w:spacing w:after="240"/>
        <w:rPr>
          <w:noProof/>
        </w:rPr>
      </w:pPr>
      <w:r w:rsidRPr="009972B2">
        <w:rPr>
          <w:noProof/>
        </w:rPr>
        <w:t>10.1186/1746-1596-3-S1-S9.</w:t>
      </w:r>
    </w:p>
    <w:p w14:paraId="5FE3B006" w14:textId="77777777" w:rsidR="009972B2" w:rsidRPr="009972B2" w:rsidRDefault="009972B2" w:rsidP="009972B2">
      <w:pPr>
        <w:pStyle w:val="EndNoteBibliography"/>
        <w:spacing w:after="240"/>
        <w:rPr>
          <w:noProof/>
        </w:rPr>
      </w:pPr>
      <w:r w:rsidRPr="009972B2">
        <w:rPr>
          <w:noProof/>
        </w:rPr>
        <w:t>23. Kastelan D, Kraljević I, Kardum I, Kasović M, Dusek T, Protulipac JM, Giljević Z, Perković Z, Jelcić J, Aganović I, Korsić M (2007) The effects of the level of physical activity on calcaneal ultrasound measurements: bone properties of medical and physical education students. Coll Antropol 31 (3):701-704</w:t>
      </w:r>
    </w:p>
    <w:p w14:paraId="05154330" w14:textId="77777777" w:rsidR="009972B2" w:rsidRPr="009972B2" w:rsidRDefault="009972B2" w:rsidP="009972B2">
      <w:pPr>
        <w:pStyle w:val="EndNoteBibliography"/>
        <w:spacing w:after="240"/>
        <w:rPr>
          <w:noProof/>
        </w:rPr>
      </w:pPr>
      <w:r w:rsidRPr="009972B2">
        <w:rPr>
          <w:noProof/>
        </w:rPr>
        <w:t>24. Kaufmann C, Liu A (2001) Trauma training: virtual reality applications. Stud Health Technol Inform 81:236-241. doi:10.3233/978-1-60750-925-7-236</w:t>
      </w:r>
    </w:p>
    <w:p w14:paraId="4695C370" w14:textId="77777777" w:rsidR="009972B2" w:rsidRPr="009972B2" w:rsidRDefault="009972B2" w:rsidP="009972B2">
      <w:pPr>
        <w:pStyle w:val="EndNoteBibliography"/>
        <w:spacing w:after="240"/>
        <w:rPr>
          <w:noProof/>
        </w:rPr>
      </w:pPr>
      <w:r w:rsidRPr="009972B2">
        <w:rPr>
          <w:noProof/>
        </w:rPr>
        <w:t>25. Kessler C, Bhandarkar S (2010) Ultrasound training for medical students and internal medicine residents-A needs assessment. J Clin Ultrasound 38 (8):401-408. doi:10.1002/jcu.20719</w:t>
      </w:r>
    </w:p>
    <w:p w14:paraId="20BA06F7" w14:textId="77777777" w:rsidR="009972B2" w:rsidRPr="009972B2" w:rsidRDefault="009972B2" w:rsidP="009972B2">
      <w:pPr>
        <w:pStyle w:val="EndNoteBibliography"/>
        <w:spacing w:after="240"/>
        <w:rPr>
          <w:noProof/>
        </w:rPr>
      </w:pPr>
      <w:r w:rsidRPr="009972B2">
        <w:rPr>
          <w:noProof/>
        </w:rPr>
        <w:t>26. Kish G, Cook Sa, Kis G (2013) Computer-assisted learning in anatomy at the International Medical School in Debrecen, Hungary: A preliminary report. Anat Sci Educ 6 (1):42-47. doi:10.1002/ase.1303</w:t>
      </w:r>
    </w:p>
    <w:p w14:paraId="6E6943E8" w14:textId="77777777" w:rsidR="009972B2" w:rsidRPr="009972B2" w:rsidRDefault="009972B2" w:rsidP="009972B2">
      <w:pPr>
        <w:pStyle w:val="EndNoteBibliography"/>
        <w:spacing w:after="240"/>
        <w:rPr>
          <w:noProof/>
        </w:rPr>
      </w:pPr>
      <w:r w:rsidRPr="009972B2">
        <w:rPr>
          <w:noProof/>
        </w:rPr>
        <w:t>27. Kopac DS, Chen J, Tang R, Sawka A, Vaghadia H (2013) Comparison of a novel real-time SonixGPS needle-tracking ultrasound technique with traditional ultrasound for vascular access in a phantom gel model. J Vasc Surg 58 (3):735-741. doi:10.1016/j.jvs.2013.03.007</w:t>
      </w:r>
    </w:p>
    <w:p w14:paraId="7435D23E" w14:textId="77777777" w:rsidR="009972B2" w:rsidRPr="009972B2" w:rsidRDefault="009972B2" w:rsidP="009972B2">
      <w:pPr>
        <w:pStyle w:val="EndNoteBibliography"/>
        <w:spacing w:after="240"/>
        <w:rPr>
          <w:noProof/>
        </w:rPr>
      </w:pPr>
      <w:r w:rsidRPr="009972B2">
        <w:rPr>
          <w:noProof/>
        </w:rPr>
        <w:t>28. Liu GC, Harris Ma, Keyton Sa, Frankel RM (2007) Use of Unstructured Parent Narratives to Evaluate Medical Student Competencies in Communication and Professionalism. Ambul Pediatr 7 (3):207-213. doi:10.1016/j.ambp.2007.03.001</w:t>
      </w:r>
    </w:p>
    <w:p w14:paraId="6E2BA288" w14:textId="77777777" w:rsidR="009972B2" w:rsidRPr="009972B2" w:rsidRDefault="009972B2" w:rsidP="009972B2">
      <w:pPr>
        <w:pStyle w:val="EndNoteBibliography"/>
        <w:spacing w:after="240"/>
        <w:rPr>
          <w:noProof/>
        </w:rPr>
      </w:pPr>
      <w:r w:rsidRPr="009972B2">
        <w:rPr>
          <w:noProof/>
        </w:rPr>
        <w:t>29. MacKay CM, Skow RJ, Tymko MM, Boulet LM, Davenport MH, Steinback CD, Ainslie PN, Lemieux CCM, Day TA (2016) Central respiratory chemosensitivity and cerebrovascular CO2 reactivity: a rebreathing demonstration illustrating integrative human physiology. Adv Physiol Educ 40 (1):79-92. doi:10.1152/advan.00048.2015</w:t>
      </w:r>
    </w:p>
    <w:p w14:paraId="1E2E64A0" w14:textId="77777777" w:rsidR="009972B2" w:rsidRPr="009972B2" w:rsidRDefault="009972B2" w:rsidP="009972B2">
      <w:pPr>
        <w:pStyle w:val="EndNoteBibliography"/>
        <w:spacing w:after="240"/>
        <w:rPr>
          <w:noProof/>
        </w:rPr>
      </w:pPr>
      <w:r w:rsidRPr="009972B2">
        <w:rPr>
          <w:noProof/>
        </w:rPr>
        <w:t>30. Marks A, Maizels M, Mickelson J, Yerkes E, Anthony Herndon CD, Lane J, Ben-Ami T, Maizels E, Stoltz RS, Dixon S, Liu D, Chaviano T, Hagerty J, Kaplan W (2011) Effectiveness of the computer enhanced visual learning method in teaching the society for fetal urology hydronephrosis grading system for urology trainees. J Pediatr Urol 7 (2):113-117. doi:10.1016/j.jpurol.2010.09.009</w:t>
      </w:r>
    </w:p>
    <w:p w14:paraId="27D55702" w14:textId="77777777" w:rsidR="009972B2" w:rsidRPr="009972B2" w:rsidRDefault="009972B2" w:rsidP="009972B2">
      <w:pPr>
        <w:pStyle w:val="EndNoteBibliography"/>
        <w:spacing w:after="240"/>
        <w:rPr>
          <w:noProof/>
        </w:rPr>
      </w:pPr>
      <w:r w:rsidRPr="009972B2">
        <w:rPr>
          <w:noProof/>
        </w:rPr>
        <w:t>31. McRae KE, Davies GaL, Easteal Ra, Smith GN (2015) Creation of plastinated placentas as a novel teaching resource for medical education in obstetrics and gynaecology. Placenta 36 (9):1045-1051. doi:10.1016/j.placenta.2015.06.018</w:t>
      </w:r>
    </w:p>
    <w:p w14:paraId="74A36F86" w14:textId="77777777" w:rsidR="009972B2" w:rsidRPr="009972B2" w:rsidRDefault="009972B2" w:rsidP="009972B2">
      <w:pPr>
        <w:pStyle w:val="EndNoteBibliography"/>
        <w:spacing w:after="240"/>
        <w:rPr>
          <w:noProof/>
        </w:rPr>
      </w:pPr>
      <w:r w:rsidRPr="009972B2">
        <w:rPr>
          <w:noProof/>
        </w:rPr>
        <w:t>32. Min SK, Kim SY, Park YJ, Lee W, Jung IM, Lee T, Ha J, Kim SJ (2010) Role of three-dimensional computed tomography venography as a powerful navigator for varicose vein surgery. J Vasc Surg 51 (4):893-899. doi:10.1016/j.jvs.2009.10.117</w:t>
      </w:r>
    </w:p>
    <w:p w14:paraId="6139B055" w14:textId="77777777" w:rsidR="009972B2" w:rsidRPr="009972B2" w:rsidRDefault="009972B2" w:rsidP="009972B2">
      <w:pPr>
        <w:pStyle w:val="EndNoteBibliography"/>
        <w:spacing w:after="240"/>
        <w:rPr>
          <w:noProof/>
        </w:rPr>
      </w:pPr>
      <w:r w:rsidRPr="009972B2">
        <w:rPr>
          <w:noProof/>
        </w:rPr>
        <w:t>33. Moraes SG, Pereira LAV (2010) A multimedia approach for teaching human embryology: Development and evaluation of a methodology. Ann Anat 192 (6):388-395. doi:10.1016/j.aanat.2010.05.005</w:t>
      </w:r>
    </w:p>
    <w:p w14:paraId="017C5E46" w14:textId="77777777" w:rsidR="009972B2" w:rsidRPr="009972B2" w:rsidRDefault="009972B2" w:rsidP="009972B2">
      <w:pPr>
        <w:pStyle w:val="EndNoteBibliography"/>
        <w:spacing w:after="240"/>
        <w:rPr>
          <w:noProof/>
        </w:rPr>
      </w:pPr>
      <w:r w:rsidRPr="009972B2">
        <w:rPr>
          <w:noProof/>
        </w:rPr>
        <w:t>34. Mubeen SM, Abbas Q, Nisar N (2008) Knowledge about ionising and non-ionising radiation among medical students. J Ayub Med Coll Abbottabad 20 (1):118-121</w:t>
      </w:r>
    </w:p>
    <w:p w14:paraId="50E51346" w14:textId="77777777" w:rsidR="009972B2" w:rsidRPr="009972B2" w:rsidRDefault="009972B2" w:rsidP="009972B2">
      <w:pPr>
        <w:pStyle w:val="EndNoteBibliography"/>
        <w:spacing w:after="240"/>
        <w:rPr>
          <w:noProof/>
        </w:rPr>
      </w:pPr>
      <w:r w:rsidRPr="009972B2">
        <w:rPr>
          <w:noProof/>
        </w:rPr>
        <w:t>35. Nelson BD, Saltzman A, Lee PT (2012) Bridging the global health training gap: Design and evaluation of a new clinical global health course at Harvard Medical School. Med Teach 34 (1):45-51. doi:10.3109/0142159X.2011.577122</w:t>
      </w:r>
    </w:p>
    <w:p w14:paraId="33892335" w14:textId="77777777" w:rsidR="009972B2" w:rsidRPr="009972B2" w:rsidRDefault="009972B2" w:rsidP="009972B2">
      <w:pPr>
        <w:pStyle w:val="EndNoteBibliography"/>
        <w:spacing w:after="240"/>
        <w:rPr>
          <w:noProof/>
        </w:rPr>
      </w:pPr>
      <w:r w:rsidRPr="009972B2">
        <w:rPr>
          <w:noProof/>
        </w:rPr>
        <w:t>36. O'Reilly MK, Reese S, Herlihy T, Geoghegan T, Cantwell CP, Feeney RNM, Jones JFX (2016) Fabrication and assessment of 3D printed anatomical models of the lower limb for anatomical teaching and femoral vessel access training in medicine. Anat Sci Educ 9 (1):71-79. doi:10.1002/ase.1538</w:t>
      </w:r>
    </w:p>
    <w:p w14:paraId="6E9EB0FF" w14:textId="77777777" w:rsidR="009972B2" w:rsidRPr="009972B2" w:rsidRDefault="009972B2" w:rsidP="009972B2">
      <w:pPr>
        <w:pStyle w:val="EndNoteBibliography"/>
        <w:spacing w:after="240"/>
        <w:rPr>
          <w:noProof/>
        </w:rPr>
      </w:pPr>
      <w:r w:rsidRPr="009972B2">
        <w:rPr>
          <w:noProof/>
        </w:rPr>
        <w:t>37. Rabushka LS, Fishman EK, Goldman SM, Hennessey JG, Nixon MS (1993) Development of a computer-assisted instructional tool for evaluation and treatment of renal masses. An experiment in hypermedia. Invest Radiol 28 (2):169-174. doi:Doi 10.1097/00004424-199302000-00018</w:t>
      </w:r>
    </w:p>
    <w:p w14:paraId="60623878" w14:textId="77777777" w:rsidR="009972B2" w:rsidRPr="009972B2" w:rsidRDefault="009972B2" w:rsidP="009972B2">
      <w:pPr>
        <w:pStyle w:val="EndNoteBibliography"/>
        <w:spacing w:after="240"/>
        <w:rPr>
          <w:noProof/>
        </w:rPr>
      </w:pPr>
      <w:r w:rsidRPr="009972B2">
        <w:rPr>
          <w:noProof/>
        </w:rPr>
        <w:t>38. Reed T, Pirotte M, McHugh M, Oh L, Lovett S, Hoyt AE, Quinones D, Adams W, Gruener G, McGaghie WC (2016) Simulation-Based Mastery Learning Improves Medical Student Performance and Retention of Core Clinical Skills. Simul Healthc 11 (3):173-180. doi:10.1097/SIH.0000000000000154</w:t>
      </w:r>
    </w:p>
    <w:p w14:paraId="021704FB" w14:textId="77777777" w:rsidR="009972B2" w:rsidRPr="009972B2" w:rsidRDefault="009972B2" w:rsidP="009972B2">
      <w:pPr>
        <w:pStyle w:val="EndNoteBibliography"/>
        <w:spacing w:after="240"/>
        <w:rPr>
          <w:noProof/>
        </w:rPr>
      </w:pPr>
      <w:r w:rsidRPr="009972B2">
        <w:rPr>
          <w:noProof/>
        </w:rPr>
        <w:t>39. Reinig K, Lee C, Rubinstein D, Bagur M, Spitzer V (2006) The United States military's thigh trauma simulator. Clin Orthop 442:45-56. doi:10.1097/01.blo.0000194678.10130.ff</w:t>
      </w:r>
    </w:p>
    <w:p w14:paraId="00C24F34" w14:textId="77777777" w:rsidR="009972B2" w:rsidRPr="009972B2" w:rsidRDefault="009972B2" w:rsidP="009972B2">
      <w:pPr>
        <w:pStyle w:val="EndNoteBibliography"/>
        <w:spacing w:after="240"/>
        <w:rPr>
          <w:noProof/>
        </w:rPr>
      </w:pPr>
      <w:r w:rsidRPr="009972B2">
        <w:rPr>
          <w:noProof/>
        </w:rPr>
        <w:t>40. Reis LO, Simão AFL, Baracat J, Denardi F, Gugliotta A (2013) Digital rectal examination standardization for inexperienced hands: Teaching medical students. Adv Urol 2013:797096-797096. doi:10.1155/2013/797096</w:t>
      </w:r>
    </w:p>
    <w:p w14:paraId="2D2A4375" w14:textId="77777777" w:rsidR="009972B2" w:rsidRPr="009972B2" w:rsidRDefault="009972B2" w:rsidP="009972B2">
      <w:pPr>
        <w:pStyle w:val="EndNoteBibliography"/>
        <w:spacing w:after="240"/>
        <w:rPr>
          <w:noProof/>
        </w:rPr>
      </w:pPr>
      <w:r w:rsidRPr="009972B2">
        <w:rPr>
          <w:noProof/>
        </w:rPr>
        <w:t>41. Resnick JR, Cydulka R, Jones R (2007) Comparison of Two Transducers for Ultrasound-Guided Vascular Access in Long Axis. J Emerg Med 33 (3):273-276. doi:10.1016/j.jemermed.2006.12.030</w:t>
      </w:r>
    </w:p>
    <w:p w14:paraId="461E0AF8" w14:textId="77777777" w:rsidR="009972B2" w:rsidRPr="009972B2" w:rsidRDefault="009972B2" w:rsidP="009972B2">
      <w:pPr>
        <w:pStyle w:val="EndNoteBibliography"/>
        <w:spacing w:after="240"/>
        <w:rPr>
          <w:noProof/>
        </w:rPr>
      </w:pPr>
      <w:r w:rsidRPr="009972B2">
        <w:rPr>
          <w:noProof/>
        </w:rPr>
        <w:t>42. Retrouvey M, Chiodo T, Quidley-Nevares A, Strand J, Goodmurphy C (2013) Use of ultrasound in needle placement in intercostal muscles: A method for increased accuracy in cadavers. Arch Phys Med Rehabil 94 (7):1256-1259. doi:10.1016/j.apmr.2013.01.026</w:t>
      </w:r>
    </w:p>
    <w:p w14:paraId="07162B7A" w14:textId="77777777" w:rsidR="009972B2" w:rsidRPr="009972B2" w:rsidRDefault="009972B2" w:rsidP="009972B2">
      <w:pPr>
        <w:pStyle w:val="EndNoteBibliography"/>
        <w:spacing w:after="240"/>
        <w:rPr>
          <w:noProof/>
        </w:rPr>
      </w:pPr>
      <w:r w:rsidRPr="009972B2">
        <w:rPr>
          <w:noProof/>
        </w:rPr>
        <w:t>43. Rowe CK, Franco FB, Barbosa JaBa, Minnillo BJ, Chow JS, Treves T, Retik AB, Nguyen HT (2012) A novel method of evaluating ureteropelvic junction obstruction: Dynamic near infrared fluorescence imaging compared to standard modalities to assess urinary obstruction in a swine model. J Urol 188 (5):1978-1985. doi:10.1016/j.juro.2012.07.002</w:t>
      </w:r>
    </w:p>
    <w:p w14:paraId="3E2394C5" w14:textId="77777777" w:rsidR="009972B2" w:rsidRPr="009972B2" w:rsidRDefault="009972B2" w:rsidP="009972B2">
      <w:pPr>
        <w:pStyle w:val="EndNoteBibliography"/>
        <w:spacing w:after="240"/>
        <w:rPr>
          <w:noProof/>
        </w:rPr>
      </w:pPr>
      <w:r w:rsidRPr="009972B2">
        <w:rPr>
          <w:noProof/>
        </w:rPr>
        <w:t>44. Saadat S (2008) Can We Prevent Breast Cancer ? Correspondence. International Journal Of Health Sciences 2 (2):167-170</w:t>
      </w:r>
    </w:p>
    <w:p w14:paraId="4B43A525" w14:textId="77777777" w:rsidR="009972B2" w:rsidRPr="009972B2" w:rsidRDefault="009972B2" w:rsidP="009972B2">
      <w:pPr>
        <w:pStyle w:val="EndNoteBibliography"/>
        <w:spacing w:after="240"/>
        <w:rPr>
          <w:noProof/>
        </w:rPr>
      </w:pPr>
      <w:r w:rsidRPr="009972B2">
        <w:rPr>
          <w:noProof/>
        </w:rPr>
        <w:t>45. Santen Sa, Rademacher N, Heron SL, Khandelwal S, Hauff S, Hopson L (2013) How competent are emergency medicine interns for Level 1 milestones: Who is responsible? Acad Emerg Med 20 (7):736-739. doi:10.1111/acem.12162</w:t>
      </w:r>
    </w:p>
    <w:p w14:paraId="4F6FBCCD" w14:textId="77777777" w:rsidR="009972B2" w:rsidRPr="009972B2" w:rsidRDefault="009972B2" w:rsidP="009972B2">
      <w:pPr>
        <w:pStyle w:val="EndNoteBibliography"/>
        <w:spacing w:after="240"/>
        <w:rPr>
          <w:noProof/>
        </w:rPr>
      </w:pPr>
      <w:r w:rsidRPr="009972B2">
        <w:rPr>
          <w:noProof/>
        </w:rPr>
        <w:t>46. Sharma V, Koczka C, Fischer C (2010) Underutilization of evidence-based strategies in the diagnosis and treatment of venous thromboembolism among trainees. J Hosp Med 5 (1):E26-E30. doi:10.1002/jhm.631</w:t>
      </w:r>
    </w:p>
    <w:p w14:paraId="04B7C7E3" w14:textId="77777777" w:rsidR="009972B2" w:rsidRPr="009972B2" w:rsidRDefault="009972B2" w:rsidP="009972B2">
      <w:pPr>
        <w:pStyle w:val="EndNoteBibliography"/>
        <w:spacing w:after="240"/>
        <w:rPr>
          <w:noProof/>
        </w:rPr>
      </w:pPr>
      <w:r w:rsidRPr="009972B2">
        <w:rPr>
          <w:noProof/>
        </w:rPr>
        <w:t>47. Steinauer J, Silveira M, Lewis R, Preskill F, Landy U (2007) Impact of formal family planning residency training on clinical competence in uterine evacuation techniques. Contraception 76 (5):372-376. doi:10.1016/j.contraception.2007.07.010</w:t>
      </w:r>
    </w:p>
    <w:p w14:paraId="3B7432FD" w14:textId="77777777" w:rsidR="009972B2" w:rsidRPr="009972B2" w:rsidRDefault="009972B2" w:rsidP="009972B2">
      <w:pPr>
        <w:pStyle w:val="EndNoteBibliography"/>
        <w:spacing w:after="240"/>
        <w:rPr>
          <w:noProof/>
        </w:rPr>
      </w:pPr>
      <w:r w:rsidRPr="009972B2">
        <w:rPr>
          <w:noProof/>
        </w:rPr>
        <w:t>48. Steinauer JE, Turk JK, Fulton MC, Simonson KH, Landy U (2013) The benefits of family planning training: A 10-year review of the Ryan Residency Training Program. Contraception 88 (2):275-280. doi:10.1016/j.contraception.2013.02.006</w:t>
      </w:r>
    </w:p>
    <w:p w14:paraId="0087ED07" w14:textId="77777777" w:rsidR="009972B2" w:rsidRPr="009972B2" w:rsidRDefault="009972B2" w:rsidP="009972B2">
      <w:pPr>
        <w:pStyle w:val="EndNoteBibliography"/>
        <w:spacing w:after="240"/>
        <w:rPr>
          <w:noProof/>
        </w:rPr>
      </w:pPr>
      <w:r w:rsidRPr="009972B2">
        <w:rPr>
          <w:noProof/>
        </w:rPr>
        <w:t>49. Summers SM, Chin EJ, Long BJ, Grisell RD, Knight JG, Grathwohl KW, Ritter JL, Morgan JD, Salinas J, Blackbourne LH (2016) Computerized Diagnostic Assistant for the Automatic Detection of Pneumothorax on Ultrasound: A Pilot Study. West J Emerg Med 17 (2):209-215. doi:10.5811/westjem.2016.1.28087</w:t>
      </w:r>
    </w:p>
    <w:p w14:paraId="64A9E767" w14:textId="77777777" w:rsidR="009972B2" w:rsidRPr="009972B2" w:rsidRDefault="009972B2" w:rsidP="009972B2">
      <w:pPr>
        <w:pStyle w:val="EndNoteBibliography"/>
        <w:spacing w:after="240"/>
        <w:rPr>
          <w:noProof/>
        </w:rPr>
      </w:pPr>
      <w:r w:rsidRPr="009972B2">
        <w:rPr>
          <w:noProof/>
        </w:rPr>
        <w:t>50. Teichman JMH, Weiss BD, Solomon D (1999) Urological Needs Assessment for Primary Care Practice: Implications for Undergraduate Medical Education. J Urol 161 (4):1282-1285. doi:10.1016/S0022-5347(01)61663-X</w:t>
      </w:r>
    </w:p>
    <w:p w14:paraId="101433EF" w14:textId="77777777" w:rsidR="009972B2" w:rsidRPr="009972B2" w:rsidRDefault="009972B2" w:rsidP="009972B2">
      <w:pPr>
        <w:pStyle w:val="EndNoteBibliography"/>
        <w:spacing w:after="240"/>
        <w:rPr>
          <w:noProof/>
        </w:rPr>
      </w:pPr>
      <w:r w:rsidRPr="009972B2">
        <w:rPr>
          <w:noProof/>
        </w:rPr>
        <w:t>51. Tien M, Aiudi CM, Sviggum HP, Long TR (2016) A peer-designed selective in anesthesiology, critical care, and perioperative medicine for first- and second-year medical students. J Clin Anesth 31:175-181. doi:10.1016/j.jclinane.2016.02.006</w:t>
      </w:r>
    </w:p>
    <w:p w14:paraId="2747A29A" w14:textId="77777777" w:rsidR="009972B2" w:rsidRPr="009972B2" w:rsidRDefault="009972B2" w:rsidP="009972B2">
      <w:pPr>
        <w:pStyle w:val="EndNoteBibliography"/>
        <w:spacing w:after="240"/>
        <w:rPr>
          <w:noProof/>
        </w:rPr>
      </w:pPr>
      <w:r w:rsidRPr="009972B2">
        <w:rPr>
          <w:noProof/>
        </w:rPr>
        <w:t>52. Titapant V, Chawanpaiboon S, Mingmitpatanakul K (2001) A comparison of clinical and ultrasound estimation of fetal weight. J Med Assoc Thai 84 (9):1251-1257</w:t>
      </w:r>
    </w:p>
    <w:p w14:paraId="34D73AED" w14:textId="77777777" w:rsidR="009972B2" w:rsidRPr="009972B2" w:rsidRDefault="009972B2" w:rsidP="009972B2">
      <w:pPr>
        <w:pStyle w:val="EndNoteBibliography"/>
        <w:spacing w:after="240"/>
        <w:rPr>
          <w:noProof/>
        </w:rPr>
      </w:pPr>
      <w:r w:rsidRPr="009972B2">
        <w:rPr>
          <w:noProof/>
        </w:rPr>
        <w:t>53. Torres A, Staśkiewicz GJ, Lisiecka J, Pietrzyk Ł, Czekajlo M, Arancibia CU, Maciejewski R, Torres K (2016) Bridging the gap between basic and clinical sciences: A description of a radiological anatomy course. Anat Sci Educ 9 (3):295-303. doi:10.1002/ase.1577</w:t>
      </w:r>
    </w:p>
    <w:p w14:paraId="5B279CDA" w14:textId="77777777" w:rsidR="009972B2" w:rsidRPr="009972B2" w:rsidRDefault="009972B2" w:rsidP="009972B2">
      <w:pPr>
        <w:pStyle w:val="EndNoteBibliography"/>
        <w:spacing w:after="240"/>
        <w:rPr>
          <w:noProof/>
        </w:rPr>
      </w:pPr>
      <w:r w:rsidRPr="009972B2">
        <w:rPr>
          <w:noProof/>
        </w:rPr>
        <w:t>54. Wallenstein J, Ander D (2015) Objective structured clinical examinations provide valid clinical skills assessment in emergency medicine education. West J Emerg Med 16:121-126</w:t>
      </w:r>
    </w:p>
    <w:p w14:paraId="72E55D8E" w14:textId="77777777" w:rsidR="009972B2" w:rsidRPr="009972B2" w:rsidRDefault="009972B2" w:rsidP="009972B2">
      <w:pPr>
        <w:pStyle w:val="EndNoteBibliography"/>
        <w:spacing w:after="240"/>
        <w:rPr>
          <w:noProof/>
        </w:rPr>
      </w:pPr>
      <w:r w:rsidRPr="009972B2">
        <w:rPr>
          <w:noProof/>
        </w:rPr>
        <w:t>55. Wilhjelm JE, Pihl MJ, Lonsdale MN, Jensen M (2008) An active learning approach to the physics of medical imaging. Med Eng Phys 30 (5):607-614. doi:10.1016/j.medengphy.2007.06.012</w:t>
      </w:r>
    </w:p>
    <w:p w14:paraId="690E7530" w14:textId="77777777" w:rsidR="009972B2" w:rsidRPr="009972B2" w:rsidRDefault="009972B2" w:rsidP="009972B2">
      <w:pPr>
        <w:pStyle w:val="EndNoteBibliography"/>
        <w:spacing w:after="240"/>
        <w:rPr>
          <w:noProof/>
        </w:rPr>
      </w:pPr>
      <w:r w:rsidRPr="009972B2">
        <w:rPr>
          <w:noProof/>
        </w:rPr>
        <w:t>56. Yin D, Shao P, Liu Y (2016) Elevated lipoprotein (a) levels predict deep vein thrombosis in acute ischemic stroke patients. Neuroreport 27 (1):39-44</w:t>
      </w:r>
    </w:p>
    <w:p w14:paraId="644291D6" w14:textId="77777777" w:rsidR="009972B2" w:rsidRPr="009972B2" w:rsidRDefault="009972B2" w:rsidP="009972B2">
      <w:pPr>
        <w:pStyle w:val="EndNoteBibliography"/>
        <w:spacing w:after="240"/>
        <w:rPr>
          <w:noProof/>
        </w:rPr>
      </w:pPr>
      <w:r w:rsidRPr="009972B2">
        <w:rPr>
          <w:noProof/>
        </w:rPr>
        <w:t>57. Zary N, Fors UG (2003) WASP--a generic web-based, interactive, patient simulation system. Stud Health Technol Inform 95:756-761</w:t>
      </w:r>
    </w:p>
    <w:p w14:paraId="24074F36" w14:textId="77777777" w:rsidR="009972B2" w:rsidRPr="009972B2" w:rsidRDefault="009972B2" w:rsidP="009972B2">
      <w:pPr>
        <w:pStyle w:val="EndNoteBibliography"/>
        <w:spacing w:after="240"/>
        <w:rPr>
          <w:noProof/>
        </w:rPr>
      </w:pPr>
      <w:r w:rsidRPr="009972B2">
        <w:rPr>
          <w:noProof/>
        </w:rPr>
        <w:t>58. Zhou GZ, Wong DD, Nguyen LK, Mendelson RM (2010) Student and intern awareness of ionising radiation exposure from common diagnostic imaging procedures. J Med Imaging Radiat Oncol 54 (1):17-23. doi:10.1111/j.1754-9485.2010.02132.x</w:t>
      </w:r>
    </w:p>
    <w:p w14:paraId="787FEE65" w14:textId="77777777" w:rsidR="009972B2" w:rsidRPr="009972B2" w:rsidRDefault="009972B2" w:rsidP="009972B2">
      <w:pPr>
        <w:pStyle w:val="EndNoteBibliography"/>
        <w:spacing w:after="240"/>
        <w:rPr>
          <w:noProof/>
        </w:rPr>
      </w:pPr>
      <w:r w:rsidRPr="009972B2">
        <w:rPr>
          <w:noProof/>
        </w:rPr>
        <w:t>59. Aitken V, Tabakov S (2005) Evaluation of the e-Learning material developed by EMERALD and EMIT for diagnostic imaging and radiotherapy. Med Eng Phys 27 (7):633-639. doi:10.1016/j.medengphy.2005.02.010</w:t>
      </w:r>
    </w:p>
    <w:p w14:paraId="7CE027D9" w14:textId="77777777" w:rsidR="009972B2" w:rsidRPr="009972B2" w:rsidRDefault="009972B2" w:rsidP="009972B2">
      <w:pPr>
        <w:pStyle w:val="EndNoteBibliography"/>
        <w:spacing w:after="240"/>
        <w:rPr>
          <w:noProof/>
        </w:rPr>
      </w:pPr>
      <w:r w:rsidRPr="009972B2">
        <w:rPr>
          <w:noProof/>
        </w:rPr>
        <w:t>60. Ali J, Campbell JP, Gana T, Burns PN, Ochsner MG (1998) Swine and dynamic ultrasound models for trauma ultrasound testing of surgical residents. J Surg Res 76 (1):17-21. doi:10.1006/jsre.1998.5264</w:t>
      </w:r>
    </w:p>
    <w:p w14:paraId="5BCEF5A8" w14:textId="77777777" w:rsidR="009972B2" w:rsidRPr="009972B2" w:rsidRDefault="009972B2" w:rsidP="009972B2">
      <w:pPr>
        <w:pStyle w:val="EndNoteBibliography"/>
        <w:spacing w:after="240"/>
        <w:rPr>
          <w:noProof/>
        </w:rPr>
      </w:pPr>
      <w:r w:rsidRPr="009972B2">
        <w:rPr>
          <w:noProof/>
        </w:rPr>
        <w:t>61. Banuelos A, Afghani B (2015) An innovative programme for premedical students. Clin Teach 12:1-6. doi:10.1111/tct.12450</w:t>
      </w:r>
    </w:p>
    <w:p w14:paraId="06ABA73D" w14:textId="77777777" w:rsidR="009972B2" w:rsidRPr="009972B2" w:rsidRDefault="009972B2" w:rsidP="009972B2">
      <w:pPr>
        <w:pStyle w:val="EndNoteBibliography"/>
        <w:spacing w:after="240"/>
        <w:rPr>
          <w:noProof/>
        </w:rPr>
      </w:pPr>
      <w:r w:rsidRPr="009972B2">
        <w:rPr>
          <w:noProof/>
        </w:rPr>
        <w:t>62. Bassett LW, Bent C, Sayre JW, Marzan R, Verma A, Porter C (2011) Breast imaging training and attitudes: Update survey of senior radiology residents. Am J Roentgenol 197 (1):263-269. doi:10.2214/AJR.10.5834</w:t>
      </w:r>
    </w:p>
    <w:p w14:paraId="6391FF24" w14:textId="77777777" w:rsidR="009972B2" w:rsidRPr="009972B2" w:rsidRDefault="009972B2" w:rsidP="009972B2">
      <w:pPr>
        <w:pStyle w:val="EndNoteBibliography"/>
        <w:spacing w:after="240"/>
        <w:rPr>
          <w:noProof/>
        </w:rPr>
      </w:pPr>
      <w:r w:rsidRPr="009972B2">
        <w:rPr>
          <w:noProof/>
        </w:rPr>
        <w:t>63. Canty DJ, Hayes Ja, Story DA, Royse CF (2014) Ultrasound simulator-assisted teaching of cardiac anatomy to preclinical anatomy students: A pilot randomized trial of a three-hour learning exposure. Anat Sci Educ 8:21-30. doi:10.1002/ase.1452</w:t>
      </w:r>
    </w:p>
    <w:p w14:paraId="45C4332C" w14:textId="77777777" w:rsidR="009972B2" w:rsidRPr="009972B2" w:rsidRDefault="009972B2" w:rsidP="009972B2">
      <w:pPr>
        <w:pStyle w:val="EndNoteBibliography"/>
        <w:spacing w:after="240"/>
        <w:rPr>
          <w:noProof/>
        </w:rPr>
      </w:pPr>
      <w:r w:rsidRPr="009972B2">
        <w:rPr>
          <w:noProof/>
        </w:rPr>
        <w:t>64. Cartier Ra, Skinner C, Laselle B (2014) Perceived effectiveness of teaching methods for point of care ultrasound. J Emerg Med 47 (1):86-91. doi:10.1016/j.jemermed.2014.01.027</w:t>
      </w:r>
    </w:p>
    <w:p w14:paraId="598EA966" w14:textId="77777777" w:rsidR="009972B2" w:rsidRPr="009972B2" w:rsidRDefault="009972B2" w:rsidP="009972B2">
      <w:pPr>
        <w:pStyle w:val="EndNoteBibliography"/>
        <w:spacing w:after="240"/>
        <w:rPr>
          <w:noProof/>
        </w:rPr>
      </w:pPr>
      <w:r w:rsidRPr="009972B2">
        <w:rPr>
          <w:noProof/>
        </w:rPr>
        <w:t>65. Chisholm CB, Dodge WR, Balise RR, Williams SR, Gharahbaghian L, Beraud AS (2013) Focused cardiac ultrasound training: How much is enough? J Emerg Med 44 (4):818-822. doi:10.1016/j.jemermed.2012.07.092</w:t>
      </w:r>
    </w:p>
    <w:p w14:paraId="11E39F27" w14:textId="77777777" w:rsidR="009972B2" w:rsidRPr="009972B2" w:rsidRDefault="009972B2" w:rsidP="009972B2">
      <w:pPr>
        <w:pStyle w:val="EndNoteBibliography"/>
        <w:spacing w:after="240"/>
        <w:rPr>
          <w:noProof/>
        </w:rPr>
      </w:pPr>
      <w:r w:rsidRPr="009972B2">
        <w:rPr>
          <w:noProof/>
        </w:rPr>
        <w:t>66. Clark EG, Paparello JJ, Wayne DB, Edwards C, Hoar S, McQuillan R, Schachter ME, Barsuk JH (2014) Use of a national continuing medical education meeting to provide simulation-based training in temporary hemodialysis catheter insertion skills: a pre-test post-test study. Can J Kidney Health Dis 1 (1):25-25. doi:10.1186/s40697-014-0025-6</w:t>
      </w:r>
    </w:p>
    <w:p w14:paraId="54B4BE04" w14:textId="77777777" w:rsidR="009972B2" w:rsidRPr="009972B2" w:rsidRDefault="009972B2" w:rsidP="009972B2">
      <w:pPr>
        <w:pStyle w:val="EndNoteBibliography"/>
        <w:spacing w:after="240"/>
        <w:rPr>
          <w:noProof/>
        </w:rPr>
      </w:pPr>
      <w:r w:rsidRPr="009972B2">
        <w:rPr>
          <w:noProof/>
        </w:rPr>
        <w:t>67. Clay RD, Lee EC, Kurtzman MF, Dversdal RK (2016) Teaching the internist to see: effectiveness of a 1-day workshop in bedside ultrasound for internal medicine residents. Crit Ultrasound J 8 (1):11-11. doi:10.1186/s13089-016-0047-7</w:t>
      </w:r>
    </w:p>
    <w:p w14:paraId="45DDF5B0" w14:textId="77777777" w:rsidR="009972B2" w:rsidRPr="009972B2" w:rsidRDefault="009972B2" w:rsidP="009972B2">
      <w:pPr>
        <w:pStyle w:val="EndNoteBibliography"/>
        <w:spacing w:after="240"/>
        <w:rPr>
          <w:noProof/>
        </w:rPr>
      </w:pPr>
      <w:r w:rsidRPr="009972B2">
        <w:rPr>
          <w:noProof/>
        </w:rPr>
        <w:t>68. Davis JR, Morrison AL, Perkins SE, Davis FE, Ochsner MG (1999) Ultrasound: Impact on diagnostic peritoneal lavage, abdominal computed tomography, and resident training. Am Surg 65 (6):555-559</w:t>
      </w:r>
    </w:p>
    <w:p w14:paraId="1A33BED6" w14:textId="77777777" w:rsidR="009972B2" w:rsidRPr="009972B2" w:rsidRDefault="009972B2" w:rsidP="009972B2">
      <w:pPr>
        <w:pStyle w:val="EndNoteBibliography"/>
        <w:spacing w:after="240"/>
        <w:rPr>
          <w:noProof/>
        </w:rPr>
      </w:pPr>
      <w:r w:rsidRPr="009972B2">
        <w:rPr>
          <w:noProof/>
        </w:rPr>
        <w:t>69. Fung Kee Fung M, Walker M, Fung Kee Fung K, Temple L, Lajoie F, Bellemare G, Bryson SCP (2000) An Internet-based learning portfolio in resident education: The KOALA-super multicentre programme2453. Med Educ 34 (6):474-479</w:t>
      </w:r>
    </w:p>
    <w:p w14:paraId="2BA7650A" w14:textId="77777777" w:rsidR="009972B2" w:rsidRPr="009972B2" w:rsidRDefault="009972B2" w:rsidP="009972B2">
      <w:pPr>
        <w:pStyle w:val="EndNoteBibliography"/>
        <w:spacing w:after="240"/>
        <w:rPr>
          <w:noProof/>
        </w:rPr>
      </w:pPr>
      <w:r w:rsidRPr="009972B2">
        <w:rPr>
          <w:noProof/>
        </w:rPr>
        <w:t>70. Han DC, Rozycki GS, Schmidt Ja, Feliciano DV (1996) Ultrasound training during ATLS: an early start for surgical interns. J Trauma 41 (2):208-213. doi:10.1097/00005373-199608000-00002</w:t>
      </w:r>
    </w:p>
    <w:p w14:paraId="56C1DD50" w14:textId="77777777" w:rsidR="009972B2" w:rsidRPr="009972B2" w:rsidRDefault="009972B2" w:rsidP="009972B2">
      <w:pPr>
        <w:pStyle w:val="EndNoteBibliography"/>
        <w:spacing w:after="240"/>
        <w:rPr>
          <w:noProof/>
        </w:rPr>
      </w:pPr>
      <w:r w:rsidRPr="009972B2">
        <w:rPr>
          <w:noProof/>
        </w:rPr>
        <w:t>71. Hettle M, Braddom RL (1995) Curriculum needs in physical medicine and rehabilitation for primary care physicians. Results of a survey. Am J Phys Med Rehabil 74 (4):271-275</w:t>
      </w:r>
    </w:p>
    <w:p w14:paraId="720ABB78" w14:textId="77777777" w:rsidR="009972B2" w:rsidRPr="009972B2" w:rsidRDefault="009972B2" w:rsidP="009972B2">
      <w:pPr>
        <w:pStyle w:val="EndNoteBibliography"/>
        <w:spacing w:after="240"/>
        <w:rPr>
          <w:noProof/>
        </w:rPr>
      </w:pPr>
      <w:r w:rsidRPr="009972B2">
        <w:rPr>
          <w:noProof/>
        </w:rPr>
        <w:t>72. Jones AE, Tayal VS, Kline Ja (2003) Focused training of emergency medicine residents in goal-directed echocardiography: A prospective study. Acad Emerg Med 10 (10):1054-1058. doi:10.1197/S1069-6563(03)00346-4</w:t>
      </w:r>
    </w:p>
    <w:p w14:paraId="729889D3" w14:textId="77777777" w:rsidR="009972B2" w:rsidRPr="009972B2" w:rsidRDefault="009972B2" w:rsidP="009972B2">
      <w:pPr>
        <w:pStyle w:val="EndNoteBibliography"/>
        <w:spacing w:after="240"/>
        <w:rPr>
          <w:noProof/>
        </w:rPr>
      </w:pPr>
      <w:r w:rsidRPr="009972B2">
        <w:rPr>
          <w:noProof/>
        </w:rPr>
        <w:t>73. Keddis MT, Cullen MW, Reed Da, Halvorsen AJ, McDonald FS, Takahashi PY, Bhagra A (2011) Effectiveness of an Ultrasound Training Module for Internal Medicine Residents. BMC Med Educ 11 (1):75-75. doi:10.1186/1472-6920-11-75</w:t>
      </w:r>
    </w:p>
    <w:p w14:paraId="7663D8E5" w14:textId="77777777" w:rsidR="009972B2" w:rsidRPr="009972B2" w:rsidRDefault="009972B2" w:rsidP="009972B2">
      <w:pPr>
        <w:pStyle w:val="EndNoteBibliography"/>
        <w:spacing w:after="240"/>
        <w:rPr>
          <w:noProof/>
        </w:rPr>
      </w:pPr>
      <w:r w:rsidRPr="009972B2">
        <w:rPr>
          <w:noProof/>
        </w:rPr>
        <w:t>74. Kondrashov P, Johnson JC, Boehm K, Rice D, Kondrashova T (2014) Impact of the clinical ultrasound elective course on retention of anatomical knowledge by second-year medical students in preparation for board exams. Clin Anat 28 (2):n/a-n/a. doi:10.1002/ca.22494</w:t>
      </w:r>
    </w:p>
    <w:p w14:paraId="07D6102F" w14:textId="77777777" w:rsidR="009972B2" w:rsidRPr="009972B2" w:rsidRDefault="009972B2" w:rsidP="009972B2">
      <w:pPr>
        <w:pStyle w:val="EndNoteBibliography"/>
        <w:spacing w:after="240"/>
        <w:rPr>
          <w:noProof/>
        </w:rPr>
      </w:pPr>
      <w:r w:rsidRPr="009972B2">
        <w:rPr>
          <w:noProof/>
        </w:rPr>
        <w:t>75. Kondrashova T, Lockwood MD (2015) Innovative Approach to Teaching Osteopathic Manipulative Medicine: The Integration of Ultrasonography. J Am Osteopath Assoc 115 (4):212-212. doi:10.7556/jaoa.2015.043</w:t>
      </w:r>
    </w:p>
    <w:p w14:paraId="2C03AFB0" w14:textId="77777777" w:rsidR="009972B2" w:rsidRPr="009972B2" w:rsidRDefault="009972B2" w:rsidP="009972B2">
      <w:pPr>
        <w:pStyle w:val="EndNoteBibliography"/>
        <w:spacing w:after="240"/>
        <w:rPr>
          <w:noProof/>
        </w:rPr>
      </w:pPr>
      <w:r w:rsidRPr="009972B2">
        <w:rPr>
          <w:noProof/>
        </w:rPr>
        <w:t>76. Leone AF, Schumacher SM, Krotish DE, Eleazer GP (2012) Geriatricians' Interest to Learn Bedside Portable Ultrasound (GEBUS) for Application in the Clinical Practice and in Education. J Am Med Dir Assoc 13 (3):308.e307-310. doi:10.1016/j.jamda.2011.06.002</w:t>
      </w:r>
    </w:p>
    <w:p w14:paraId="5E597C9F" w14:textId="77777777" w:rsidR="009972B2" w:rsidRPr="009972B2" w:rsidRDefault="009972B2" w:rsidP="009972B2">
      <w:pPr>
        <w:pStyle w:val="EndNoteBibliography"/>
        <w:spacing w:after="240"/>
        <w:rPr>
          <w:noProof/>
        </w:rPr>
      </w:pPr>
      <w:r w:rsidRPr="009972B2">
        <w:rPr>
          <w:noProof/>
        </w:rPr>
        <w:t>77. Mahler Sa, Swoboda TK, Wang H, Arnold TC (2012) Dedicated emergency department ultrasound rotation improves residents' ultrasound knowledge and interpretation skills. J Emerg Med 43 (1):129-133. doi:10.1016/j.jemermed.2011.03.028</w:t>
      </w:r>
    </w:p>
    <w:p w14:paraId="120179F9" w14:textId="77777777" w:rsidR="009972B2" w:rsidRPr="009972B2" w:rsidRDefault="009972B2" w:rsidP="009972B2">
      <w:pPr>
        <w:pStyle w:val="EndNoteBibliography"/>
        <w:spacing w:after="240"/>
        <w:rPr>
          <w:noProof/>
        </w:rPr>
      </w:pPr>
      <w:r w:rsidRPr="009972B2">
        <w:rPr>
          <w:noProof/>
        </w:rPr>
        <w:t>78. Mandavia DP, Aragona J, Chan L, Chan D, Henderson SO (2000) Ultrasound training for emergency physicians--a prospective study. Acad Emerg Med 7 (9):1008-1014. doi:10.1111/j.1553-2712.2000.tb02092.x</w:t>
      </w:r>
    </w:p>
    <w:p w14:paraId="746B0044" w14:textId="77777777" w:rsidR="009972B2" w:rsidRPr="009972B2" w:rsidRDefault="009972B2" w:rsidP="009972B2">
      <w:pPr>
        <w:pStyle w:val="EndNoteBibliography"/>
        <w:spacing w:after="240"/>
        <w:rPr>
          <w:noProof/>
        </w:rPr>
      </w:pPr>
      <w:r w:rsidRPr="009972B2">
        <w:rPr>
          <w:noProof/>
        </w:rPr>
        <w:t>79. Mendiratta-Lala M, Williams T, de Quadros N, Bonnett J, Mendiratta V (2010) The Use of a Simulation Center to Improve Resident Proficiency in Performing Ultrasound-Guided Procedures. Acad Radiol 17 (4):535-540. doi:10.1016/j.acra.2009.11.010</w:t>
      </w:r>
    </w:p>
    <w:p w14:paraId="46BD2D86" w14:textId="77777777" w:rsidR="009972B2" w:rsidRPr="009972B2" w:rsidRDefault="009972B2" w:rsidP="009972B2">
      <w:pPr>
        <w:pStyle w:val="EndNoteBibliography"/>
        <w:spacing w:after="240"/>
        <w:rPr>
          <w:noProof/>
        </w:rPr>
      </w:pPr>
      <w:r w:rsidRPr="009972B2">
        <w:rPr>
          <w:noProof/>
        </w:rPr>
        <w:t>80. Merton Da (2011) Enhancing awareness of the diagnostic medical sonography professions: a high school outreach program. J Ultrasound Med 30 (8):1077-1083</w:t>
      </w:r>
    </w:p>
    <w:p w14:paraId="2AEC2D67" w14:textId="77777777" w:rsidR="009972B2" w:rsidRPr="009972B2" w:rsidRDefault="009972B2" w:rsidP="009972B2">
      <w:pPr>
        <w:pStyle w:val="EndNoteBibliography"/>
        <w:spacing w:after="240"/>
        <w:rPr>
          <w:noProof/>
        </w:rPr>
      </w:pPr>
      <w:r w:rsidRPr="009972B2">
        <w:rPr>
          <w:noProof/>
        </w:rPr>
        <w:t>81. Miller S, Sohn V, Causey MW, Martin M, Brown T, Steele S (2012) That's why it's a 5-year program: Resident acquisition of anorectal disease management competence. J Surg Res 173 (2):187-192. doi:10.1016/j.jss.2011.05.048</w:t>
      </w:r>
    </w:p>
    <w:p w14:paraId="0425681C" w14:textId="77777777" w:rsidR="009972B2" w:rsidRPr="009972B2" w:rsidRDefault="009972B2" w:rsidP="009972B2">
      <w:pPr>
        <w:pStyle w:val="EndNoteBibliography"/>
        <w:spacing w:after="240"/>
        <w:rPr>
          <w:noProof/>
        </w:rPr>
      </w:pPr>
      <w:r w:rsidRPr="009972B2">
        <w:rPr>
          <w:noProof/>
        </w:rPr>
        <w:t>82. Mollenkopf M, Tait N (2013) Is it time to include point-of-care ultrasound in general surgery training? A review to stimulate discussion. ANZ J Surg 83 (12):908-911. doi:10.1111/ans.12363</w:t>
      </w:r>
    </w:p>
    <w:p w14:paraId="69D50652" w14:textId="77777777" w:rsidR="009972B2" w:rsidRPr="009972B2" w:rsidRDefault="009972B2" w:rsidP="009972B2">
      <w:pPr>
        <w:pStyle w:val="EndNoteBibliography"/>
        <w:spacing w:after="240"/>
        <w:rPr>
          <w:noProof/>
        </w:rPr>
      </w:pPr>
      <w:r w:rsidRPr="009972B2">
        <w:rPr>
          <w:noProof/>
        </w:rPr>
        <w:t>83. Moult E, Ungi T, Welch M, Lu J, McGraw RC, Fichtinger G (2013) Ultrasound-guided facet joint injection training using Perk Tutor. Int J Comput Assist Radiol Surg 8 (5):831-836. doi:10.1007/s11548-012-0811-5</w:t>
      </w:r>
    </w:p>
    <w:p w14:paraId="0AE52682" w14:textId="77777777" w:rsidR="009972B2" w:rsidRPr="009972B2" w:rsidRDefault="009972B2" w:rsidP="009972B2">
      <w:pPr>
        <w:pStyle w:val="EndNoteBibliography"/>
        <w:spacing w:after="240"/>
        <w:rPr>
          <w:noProof/>
        </w:rPr>
      </w:pPr>
      <w:r w:rsidRPr="009972B2">
        <w:rPr>
          <w:noProof/>
        </w:rPr>
        <w:t>84. Mubuuke aG, Byanyima R, Businge F (2008) Evaluation of community based education and service courses for undergraduate radiography students at Makerere University , Uganda. Rural Remote Health 8 (4):1-7</w:t>
      </w:r>
    </w:p>
    <w:p w14:paraId="13ABF742" w14:textId="77777777" w:rsidR="009972B2" w:rsidRPr="009972B2" w:rsidRDefault="009972B2" w:rsidP="009972B2">
      <w:pPr>
        <w:pStyle w:val="EndNoteBibliography"/>
        <w:spacing w:after="240"/>
        <w:rPr>
          <w:noProof/>
        </w:rPr>
      </w:pPr>
      <w:r w:rsidRPr="009972B2">
        <w:rPr>
          <w:noProof/>
        </w:rPr>
        <w:t>85. Nomura JT, Sierzenski PR, Nace JE, Bollinger M (2008) Cross sectional survey of ultrasound use for central venous catheter insertion among resident physicians. Del Med J 80 (7):255-259</w:t>
      </w:r>
    </w:p>
    <w:p w14:paraId="61F69A24" w14:textId="77777777" w:rsidR="009972B2" w:rsidRPr="009972B2" w:rsidRDefault="009972B2" w:rsidP="009972B2">
      <w:pPr>
        <w:pStyle w:val="EndNoteBibliography"/>
        <w:spacing w:after="240"/>
        <w:rPr>
          <w:noProof/>
        </w:rPr>
      </w:pPr>
      <w:r w:rsidRPr="009972B2">
        <w:rPr>
          <w:noProof/>
        </w:rPr>
        <w:t>86. Pillay H, Boles WW, McCrindle AR (2001) Understanding the use of domain and task knowledge in the interpretation of graphical displays. Eur J Psychol Educ 16 (4):491-508. doi:10.1007/BF03173194</w:t>
      </w:r>
    </w:p>
    <w:p w14:paraId="5E3D1E2E" w14:textId="77777777" w:rsidR="009972B2" w:rsidRPr="009972B2" w:rsidRDefault="009972B2" w:rsidP="009972B2">
      <w:pPr>
        <w:pStyle w:val="EndNoteBibliography"/>
        <w:spacing w:after="240"/>
        <w:rPr>
          <w:noProof/>
        </w:rPr>
      </w:pPr>
      <w:r w:rsidRPr="009972B2">
        <w:rPr>
          <w:noProof/>
        </w:rPr>
        <w:t>87. Ramsingh D, Alexander B, Le K, Williams W, Canales C, Cannesson M (2014) Comparison of the didactic lecture with the simulation/model approach for the teaching of a novel perioperative ultrasound curriculum to anesthesiology residents. J Clin Anesth</w:t>
      </w:r>
    </w:p>
    <w:p w14:paraId="615387FC" w14:textId="77777777" w:rsidR="009972B2" w:rsidRPr="009972B2" w:rsidRDefault="009972B2" w:rsidP="009972B2">
      <w:pPr>
        <w:pStyle w:val="EndNoteBibliography"/>
        <w:spacing w:after="240"/>
        <w:rPr>
          <w:noProof/>
        </w:rPr>
      </w:pPr>
      <w:r w:rsidRPr="009972B2">
        <w:rPr>
          <w:noProof/>
        </w:rPr>
        <w:t>88. Sun B, McKenzie FD (2008) Medical student evaluation using virtual pathology echocardiography (VPE) for augmented standardized patients. Stud Health Technol Inform 132:508-510</w:t>
      </w:r>
    </w:p>
    <w:p w14:paraId="32037201" w14:textId="77777777" w:rsidR="009972B2" w:rsidRPr="009972B2" w:rsidRDefault="009972B2" w:rsidP="009972B2">
      <w:pPr>
        <w:pStyle w:val="EndNoteBibliography"/>
        <w:spacing w:after="240"/>
        <w:rPr>
          <w:noProof/>
        </w:rPr>
      </w:pPr>
      <w:r w:rsidRPr="009972B2">
        <w:rPr>
          <w:noProof/>
        </w:rPr>
        <w:t>89. Syperda Va, Trivedi PN, Melo LC, Freeman ML, Ledermann EJ, Smith TM, Alben JO (2008) Ultrasonography in preclinical education: a pilot study. J Am Osteopath Assoc 108 (10):601-605</w:t>
      </w:r>
    </w:p>
    <w:p w14:paraId="5D3EA098" w14:textId="77777777" w:rsidR="009972B2" w:rsidRPr="009972B2" w:rsidRDefault="009972B2" w:rsidP="009972B2">
      <w:pPr>
        <w:pStyle w:val="EndNoteBibliography"/>
        <w:spacing w:after="240"/>
        <w:rPr>
          <w:noProof/>
        </w:rPr>
      </w:pPr>
      <w:r w:rsidRPr="009972B2">
        <w:rPr>
          <w:noProof/>
        </w:rPr>
        <w:t>90. Woo M, Frank J, Curtis Lee A, Thompson C, Cardinal P, Yeung M, Beecker J (2009) Effectiveness of a novel training program for emergency medicine residents in ultrasound guided insertion of central venous catheters. CJEM 11:343-348</w:t>
      </w:r>
    </w:p>
    <w:p w14:paraId="6F73B822" w14:textId="77777777" w:rsidR="009972B2" w:rsidRPr="009972B2" w:rsidRDefault="009972B2" w:rsidP="009972B2">
      <w:pPr>
        <w:pStyle w:val="EndNoteBibliography"/>
        <w:spacing w:after="240"/>
        <w:rPr>
          <w:noProof/>
        </w:rPr>
      </w:pPr>
      <w:r w:rsidRPr="009972B2">
        <w:rPr>
          <w:noProof/>
        </w:rPr>
        <w:t>91. Wood aK, Dadd MJ, Lublin JR (1996) Students' learning of clinical sonography: use of computer-assisted instruction and practical class. Acad Radiol 3 (8):683-687. doi:10.1016/S1076-6332(96)80198-X</w:t>
      </w:r>
    </w:p>
    <w:p w14:paraId="0D21969D" w14:textId="77777777" w:rsidR="009972B2" w:rsidRPr="009972B2" w:rsidRDefault="009972B2" w:rsidP="009972B2">
      <w:pPr>
        <w:pStyle w:val="EndNoteBibliography"/>
        <w:spacing w:after="240"/>
        <w:rPr>
          <w:noProof/>
        </w:rPr>
      </w:pPr>
      <w:r w:rsidRPr="009972B2">
        <w:rPr>
          <w:noProof/>
        </w:rPr>
        <w:t>92. Wood aK, Lublin JR, Hoffmann KL, Dadd MJ (2000) Alternatives for improving veterinary medical students' learning of clinical sonography. Vet Radiol Ultrasound 41 (5):433-436</w:t>
      </w:r>
    </w:p>
    <w:p w14:paraId="5E277E12" w14:textId="77777777" w:rsidR="009972B2" w:rsidRPr="009972B2" w:rsidRDefault="009972B2" w:rsidP="009972B2">
      <w:pPr>
        <w:pStyle w:val="EndNoteBibliography"/>
        <w:spacing w:after="240"/>
        <w:rPr>
          <w:noProof/>
        </w:rPr>
      </w:pPr>
      <w:r w:rsidRPr="009972B2">
        <w:rPr>
          <w:noProof/>
        </w:rPr>
        <w:t>93. Yanoshak SJ, Roehrborn CG, Girman CJ, Jaffe JS, Ginsberg PC, Harkaway RC (2000) Use of a prostate model to assist in training for digital rectal examination. Urology 55 (5):690-693. doi:10.1016/S0090-4295(99)00606-8</w:t>
      </w:r>
    </w:p>
    <w:p w14:paraId="20A87649" w14:textId="77777777" w:rsidR="009972B2" w:rsidRPr="009972B2" w:rsidRDefault="009972B2" w:rsidP="009972B2">
      <w:pPr>
        <w:pStyle w:val="EndNoteBibliography"/>
        <w:spacing w:after="240"/>
        <w:rPr>
          <w:noProof/>
        </w:rPr>
      </w:pPr>
      <w:r w:rsidRPr="009972B2">
        <w:rPr>
          <w:noProof/>
        </w:rPr>
        <w:t>94. Bryan CS (2011) What awaits tomorrow's medical graduates: perfect bliss or perfect storm? Journal of the South Carolina Medical Association (1975) 107 (5):185-186</w:t>
      </w:r>
    </w:p>
    <w:p w14:paraId="2565A363" w14:textId="77777777" w:rsidR="009972B2" w:rsidRPr="009972B2" w:rsidRDefault="009972B2" w:rsidP="009972B2">
      <w:pPr>
        <w:pStyle w:val="EndNoteBibliography"/>
        <w:spacing w:after="240"/>
        <w:rPr>
          <w:noProof/>
        </w:rPr>
      </w:pPr>
      <w:r w:rsidRPr="009972B2">
        <w:rPr>
          <w:noProof/>
        </w:rPr>
        <w:t>95. Butler DL, Brydges R (2013) Learning in the health professions: What does self-regulation have to do with it? Med Educ 47 (11):1057-1059. doi:10.1111/medu.12307</w:t>
      </w:r>
    </w:p>
    <w:p w14:paraId="7D301865" w14:textId="77777777" w:rsidR="009972B2" w:rsidRPr="009972B2" w:rsidRDefault="009972B2" w:rsidP="009972B2">
      <w:pPr>
        <w:pStyle w:val="EndNoteBibliography"/>
        <w:spacing w:after="240"/>
        <w:rPr>
          <w:noProof/>
        </w:rPr>
      </w:pPr>
      <w:r w:rsidRPr="009972B2">
        <w:rPr>
          <w:noProof/>
        </w:rPr>
        <w:t>96. Cantisani V, Dietrich CF, Badea R, Dudea S, Prosch H, Cerezo E, Nuernberg D, Serra AL, Sidhu PS, Radzina M, Piscaglia F, Bachmann Nielsen M, Calliada F, Gilja OH (2016) EFSUMB statement on medical student education in ultrasound [short version]. Ultraschall Med 37 (1):100-102. doi:10.1055/s-0035-1566959</w:t>
      </w:r>
    </w:p>
    <w:p w14:paraId="6AEC9378" w14:textId="77777777" w:rsidR="009972B2" w:rsidRPr="009972B2" w:rsidRDefault="009972B2" w:rsidP="009972B2">
      <w:pPr>
        <w:pStyle w:val="EndNoteBibliography"/>
        <w:spacing w:after="240"/>
        <w:rPr>
          <w:noProof/>
        </w:rPr>
      </w:pPr>
      <w:r w:rsidRPr="009972B2">
        <w:rPr>
          <w:noProof/>
        </w:rPr>
        <w:t>97. Chang SD, Munk PL (2014) The changing landscape of radiology: Ultrasound training for nonradiologists. Can Assoc Radiol J 65 (1):1-1. doi:10.1016/j.carj.2013.12.001</w:t>
      </w:r>
    </w:p>
    <w:p w14:paraId="5673CF2F" w14:textId="77777777" w:rsidR="009972B2" w:rsidRPr="009972B2" w:rsidRDefault="009972B2" w:rsidP="009972B2">
      <w:pPr>
        <w:pStyle w:val="EndNoteBibliography"/>
        <w:spacing w:after="240"/>
        <w:rPr>
          <w:noProof/>
        </w:rPr>
      </w:pPr>
      <w:r w:rsidRPr="009972B2">
        <w:rPr>
          <w:noProof/>
        </w:rPr>
        <w:t>98. Chim D, Brodsky M, Hui K-K (2007) Teaching medical students trigger point techniques. Fam Med 39 (1):8-8</w:t>
      </w:r>
    </w:p>
    <w:p w14:paraId="6982A000" w14:textId="77777777" w:rsidR="009972B2" w:rsidRPr="009972B2" w:rsidRDefault="009972B2" w:rsidP="009972B2">
      <w:pPr>
        <w:pStyle w:val="EndNoteBibliography"/>
        <w:spacing w:after="240"/>
        <w:rPr>
          <w:noProof/>
        </w:rPr>
      </w:pPr>
      <w:r w:rsidRPr="009972B2">
        <w:rPr>
          <w:noProof/>
        </w:rPr>
        <w:t>99. Cook T, Hunt P, Hoppman R (2007) Emergency Medicine Leads the Way for Training Medical Students in Clinician-based Ultrasound: A Radical Paradigm Shift in Patient Imaging. Acad Emerg Med 14 (6):558-561. doi:10.1197/j.aem.2007.04.003</w:t>
      </w:r>
    </w:p>
    <w:p w14:paraId="01BA1C61" w14:textId="77777777" w:rsidR="009972B2" w:rsidRPr="009972B2" w:rsidRDefault="009972B2" w:rsidP="009972B2">
      <w:pPr>
        <w:pStyle w:val="EndNoteBibliography"/>
        <w:spacing w:after="240"/>
        <w:rPr>
          <w:noProof/>
        </w:rPr>
      </w:pPr>
      <w:r w:rsidRPr="009972B2">
        <w:rPr>
          <w:noProof/>
        </w:rPr>
        <w:t>100. Dill-Müller D, Maschke J (2007) Ultrasonography in dermatology. J Dtsch Dermatol Ges 5 (8):689-707. doi:10.1111/j.1610-0387.2007.06453.x</w:t>
      </w:r>
    </w:p>
    <w:p w14:paraId="6E65A761" w14:textId="77777777" w:rsidR="009972B2" w:rsidRPr="009972B2" w:rsidRDefault="009972B2" w:rsidP="009972B2">
      <w:pPr>
        <w:pStyle w:val="EndNoteBibliography"/>
        <w:spacing w:after="240"/>
        <w:rPr>
          <w:noProof/>
        </w:rPr>
      </w:pPr>
      <w:r w:rsidRPr="009972B2">
        <w:rPr>
          <w:noProof/>
        </w:rPr>
        <w:t>101. Duvall WL, Croft LB, Goldman ME (2003) Can hand-carried ultrasound devices be extended for use by the noncardiology medical community? , vol 20. doi:10.1046/j.1540-8175.2003.03070.x</w:t>
      </w:r>
    </w:p>
    <w:p w14:paraId="08AEC0B6" w14:textId="77777777" w:rsidR="009972B2" w:rsidRPr="009972B2" w:rsidRDefault="009972B2" w:rsidP="009972B2">
      <w:pPr>
        <w:pStyle w:val="EndNoteBibliography"/>
        <w:spacing w:after="240"/>
        <w:rPr>
          <w:noProof/>
        </w:rPr>
      </w:pPr>
      <w:r w:rsidRPr="009972B2">
        <w:rPr>
          <w:noProof/>
        </w:rPr>
        <w:t>102. Eskes T (2003) Obstetrics and Gynecology between clinics and research. Clin Exp Obstet Gynecol 30 (2-3):85-92</w:t>
      </w:r>
    </w:p>
    <w:p w14:paraId="13F69B72" w14:textId="77777777" w:rsidR="009972B2" w:rsidRPr="009972B2" w:rsidRDefault="009972B2" w:rsidP="009972B2">
      <w:pPr>
        <w:pStyle w:val="EndNoteBibliography"/>
        <w:spacing w:after="240"/>
        <w:rPr>
          <w:noProof/>
        </w:rPr>
      </w:pPr>
      <w:r w:rsidRPr="009972B2">
        <w:rPr>
          <w:noProof/>
        </w:rPr>
        <w:t>103. Georgakarakos E, Georgiadis G, Lazarides MK (2013) Peripheral Vascular Ultrasound Examinations Are Important in Ultrasound Training for Medical Students. Acad Med 88 (9):1198-1198. doi:10.1097/ACM.0b013e31829e8501</w:t>
      </w:r>
    </w:p>
    <w:p w14:paraId="4257DC28" w14:textId="77777777" w:rsidR="009972B2" w:rsidRPr="009972B2" w:rsidRDefault="009972B2" w:rsidP="009972B2">
      <w:pPr>
        <w:pStyle w:val="EndNoteBibliography"/>
        <w:spacing w:after="240"/>
        <w:rPr>
          <w:noProof/>
        </w:rPr>
      </w:pPr>
      <w:r w:rsidRPr="009972B2">
        <w:rPr>
          <w:noProof/>
        </w:rPr>
        <w:t>104. Gibbs V (2013) A proposed new clinical assessment framework for diagnostic medical ultrasound students. Ultrasound 22 (2):113-117. doi:10.1177/1742271X13513224</w:t>
      </w:r>
    </w:p>
    <w:p w14:paraId="0B091657" w14:textId="77777777" w:rsidR="009972B2" w:rsidRPr="009972B2" w:rsidRDefault="009972B2" w:rsidP="009972B2">
      <w:pPr>
        <w:pStyle w:val="EndNoteBibliography"/>
        <w:spacing w:after="240"/>
        <w:rPr>
          <w:noProof/>
        </w:rPr>
      </w:pPr>
      <w:r w:rsidRPr="009972B2">
        <w:rPr>
          <w:noProof/>
        </w:rPr>
        <w:t>105. Griksaitis MJ, Scott MP, Finn GM (2014) Comment on letter by Nicholls et al.--Ultrasound: a hands-on and kinaesthetic approach to anatomy education. Med Teach 36 (7):644-644. doi:10.3109/0142159X.2014.917289</w:t>
      </w:r>
    </w:p>
    <w:p w14:paraId="40D7B3C4" w14:textId="77777777" w:rsidR="009972B2" w:rsidRPr="009972B2" w:rsidRDefault="009972B2" w:rsidP="009972B2">
      <w:pPr>
        <w:pStyle w:val="EndNoteBibliography"/>
        <w:spacing w:after="240"/>
        <w:rPr>
          <w:noProof/>
        </w:rPr>
      </w:pPr>
      <w:r w:rsidRPr="009972B2">
        <w:rPr>
          <w:noProof/>
        </w:rPr>
        <w:t>106. Griksaitis MJ, Scott MP, Finn GM (2014) Twelve tips for teaching with ultrasound in the undergraduate curriculum. Med Teach 36 (1):19-24. doi:10.3109/0142159X.2013.847909</w:t>
      </w:r>
    </w:p>
    <w:p w14:paraId="422E1AEE" w14:textId="77777777" w:rsidR="009972B2" w:rsidRPr="009972B2" w:rsidRDefault="009972B2" w:rsidP="009972B2">
      <w:pPr>
        <w:pStyle w:val="EndNoteBibliography"/>
        <w:spacing w:after="240"/>
        <w:rPr>
          <w:noProof/>
        </w:rPr>
      </w:pPr>
      <w:r w:rsidRPr="009972B2">
        <w:rPr>
          <w:noProof/>
        </w:rPr>
        <w:t>107. Lee C, Uijtdehaage S, Coates WC (2011) Emergency medicine interest group curriculum: Faculty and preclinical student opinions differ in a formal needs assessment. J Emerg Med 40 (2):218-224. doi:10.1016/j.jemermed.2009.10.025</w:t>
      </w:r>
    </w:p>
    <w:p w14:paraId="14643D45" w14:textId="77777777" w:rsidR="009972B2" w:rsidRPr="009972B2" w:rsidRDefault="009972B2" w:rsidP="009972B2">
      <w:pPr>
        <w:pStyle w:val="EndNoteBibliography"/>
        <w:spacing w:after="240"/>
        <w:rPr>
          <w:noProof/>
        </w:rPr>
      </w:pPr>
      <w:r w:rsidRPr="009972B2">
        <w:rPr>
          <w:noProof/>
        </w:rPr>
        <w:t>108. Maynard CD (1995) 1995 AUR Hartman Centennial Lecture. Academic radiology: time for action. Acad Radiol 2 (12):1097-1103</w:t>
      </w:r>
    </w:p>
    <w:p w14:paraId="2F06A403" w14:textId="77777777" w:rsidR="009972B2" w:rsidRPr="009972B2" w:rsidRDefault="009972B2" w:rsidP="009972B2">
      <w:pPr>
        <w:pStyle w:val="EndNoteBibliography"/>
        <w:spacing w:after="240"/>
        <w:rPr>
          <w:noProof/>
        </w:rPr>
      </w:pPr>
      <w:r w:rsidRPr="009972B2">
        <w:rPr>
          <w:noProof/>
        </w:rPr>
        <w:t>109. McGahan JP, Pozniak MA, Cronan J, Pellerito JS, Lee KS, Blaivas M, Cooperberg P, Klein H (2015) Handheld ultrasound: Threat or opportunity? Appl Radiol 44:20-25</w:t>
      </w:r>
    </w:p>
    <w:p w14:paraId="15DA502E" w14:textId="77777777" w:rsidR="009972B2" w:rsidRPr="009972B2" w:rsidRDefault="009972B2" w:rsidP="009972B2">
      <w:pPr>
        <w:pStyle w:val="EndNoteBibliography"/>
        <w:spacing w:after="240"/>
        <w:rPr>
          <w:noProof/>
        </w:rPr>
      </w:pPr>
      <w:r w:rsidRPr="009972B2">
        <w:rPr>
          <w:noProof/>
        </w:rPr>
        <w:t>110. Nicholls D, Sweet L, Hyett J (2014) Comments on "Twelve tips for teaching with ultrasound in the undergraduate curriculum". Med Teach 36 (7):643-643. doi:10.3109/0142159X.2014.909020</w:t>
      </w:r>
    </w:p>
    <w:p w14:paraId="3FED56B7" w14:textId="77777777" w:rsidR="009972B2" w:rsidRPr="009972B2" w:rsidRDefault="009972B2" w:rsidP="009972B2">
      <w:pPr>
        <w:pStyle w:val="EndNoteBibliography"/>
        <w:spacing w:after="240"/>
        <w:rPr>
          <w:noProof/>
        </w:rPr>
      </w:pPr>
      <w:r w:rsidRPr="009972B2">
        <w:rPr>
          <w:noProof/>
        </w:rPr>
        <w:t>111. Roberts JI, Beatty JK, Peplowski MA, Keough MB, Yipp BG, Hollenberg MD, Beck PL (2015) Proceedings from the 6th Annual University of Calgary Leaders in Medicine Research Symposium. Clinical and investigative medicine Médecine clinique et experimentale 38 (6):E318-350</w:t>
      </w:r>
    </w:p>
    <w:p w14:paraId="0420B00E" w14:textId="77777777" w:rsidR="009972B2" w:rsidRPr="009972B2" w:rsidRDefault="009972B2" w:rsidP="009972B2">
      <w:pPr>
        <w:pStyle w:val="EndNoteBibliography"/>
        <w:spacing w:after="240"/>
        <w:rPr>
          <w:noProof/>
        </w:rPr>
      </w:pPr>
      <w:r w:rsidRPr="009972B2">
        <w:rPr>
          <w:noProof/>
        </w:rPr>
        <w:t>112. Robinson AE, Voci S (2002) On teaching radiology to medical students: A commentary. Acad Radiol 9 (2):224-225. doi:10.1016/S1076-6332(03)80177-0</w:t>
      </w:r>
    </w:p>
    <w:p w14:paraId="0B4D52A9" w14:textId="77777777" w:rsidR="009972B2" w:rsidRPr="009972B2" w:rsidRDefault="009972B2" w:rsidP="009972B2">
      <w:pPr>
        <w:pStyle w:val="EndNoteBibliography"/>
        <w:spacing w:after="240"/>
        <w:rPr>
          <w:noProof/>
        </w:rPr>
      </w:pPr>
      <w:r w:rsidRPr="009972B2">
        <w:rPr>
          <w:noProof/>
        </w:rPr>
        <w:t>113. Saleem T, Khalid U (2010) Ultrasonography--essential addition to the surgeon's paraphernalia. JPMA The Journal Of The Pakistan Medical Association 60:890-890</w:t>
      </w:r>
    </w:p>
    <w:p w14:paraId="44561D83" w14:textId="77777777" w:rsidR="009972B2" w:rsidRPr="009972B2" w:rsidRDefault="009972B2" w:rsidP="009972B2">
      <w:pPr>
        <w:pStyle w:val="EndNoteBibliography"/>
        <w:spacing w:after="240"/>
        <w:rPr>
          <w:noProof/>
        </w:rPr>
      </w:pPr>
      <w:r w:rsidRPr="009972B2">
        <w:rPr>
          <w:noProof/>
        </w:rPr>
        <w:t>114. Shuaib W, Johnson JO, Khosa F (2014) Role of Emergency Radiology in Patient Care: Educating Medical Students and New Trainees in Emergency Medicine. J Am Coll Radiol 11:731-732. doi:10.1016/j.jacr.2013.10.026</w:t>
      </w:r>
    </w:p>
    <w:p w14:paraId="242C58EA" w14:textId="77777777" w:rsidR="009972B2" w:rsidRPr="009972B2" w:rsidRDefault="009972B2" w:rsidP="009972B2">
      <w:pPr>
        <w:pStyle w:val="EndNoteBibliography"/>
        <w:spacing w:after="240"/>
        <w:rPr>
          <w:noProof/>
        </w:rPr>
      </w:pPr>
      <w:r w:rsidRPr="009972B2">
        <w:rPr>
          <w:noProof/>
        </w:rPr>
        <w:t>115. Stevenson G (2014) Ultrasound training for nonradiologists. Can Assoc Radiol J 65 (3):286-286. doi:10.1016/j.carj.2014.03.001</w:t>
      </w:r>
    </w:p>
    <w:p w14:paraId="5A2FC015" w14:textId="77777777" w:rsidR="009972B2" w:rsidRPr="009972B2" w:rsidRDefault="009972B2" w:rsidP="009972B2">
      <w:pPr>
        <w:pStyle w:val="EndNoteBibliography"/>
        <w:spacing w:after="240"/>
        <w:rPr>
          <w:noProof/>
        </w:rPr>
      </w:pPr>
      <w:r w:rsidRPr="009972B2">
        <w:rPr>
          <w:noProof/>
        </w:rPr>
        <w:t>116. Ault GT, Sullivan M, Chalabian J, Skinner Ka (2002) A focused breast skills workshop improves the clinical skills of medical students. J Surg Res 106 (2):303-307. doi:S0022480402964723 [pii]</w:t>
      </w:r>
    </w:p>
    <w:p w14:paraId="5F4BE658" w14:textId="77777777" w:rsidR="009972B2" w:rsidRPr="009972B2" w:rsidRDefault="009972B2" w:rsidP="009972B2">
      <w:pPr>
        <w:pStyle w:val="EndNoteBibliography"/>
        <w:spacing w:after="240"/>
        <w:rPr>
          <w:noProof/>
        </w:rPr>
      </w:pPr>
      <w:r w:rsidRPr="009972B2">
        <w:rPr>
          <w:noProof/>
        </w:rPr>
        <w:t>117. Ault MJ, Rosen BT, Ault B (2006) The use of tissue models for vascular access training: Phase I of the procedural patient safety initiative. J Gen Intern Med 21 (5):514-517. doi:10.1111/j.1525-1497.2006.00440.x</w:t>
      </w:r>
    </w:p>
    <w:p w14:paraId="491172B4" w14:textId="77777777" w:rsidR="009972B2" w:rsidRPr="009972B2" w:rsidRDefault="009972B2" w:rsidP="009972B2">
      <w:pPr>
        <w:pStyle w:val="EndNoteBibliography"/>
        <w:spacing w:after="240"/>
        <w:rPr>
          <w:noProof/>
        </w:rPr>
      </w:pPr>
      <w:r w:rsidRPr="009972B2">
        <w:rPr>
          <w:noProof/>
        </w:rPr>
        <w:t>118. Dikshit A, Wu D, Wu C, Zhao W (2005) An online interactive simulation system for medical imaging education. Comput Med Imaging Graph 29 (6):395-404. doi:10.1016/j.compmedimag.2005.02.001</w:t>
      </w:r>
    </w:p>
    <w:p w14:paraId="39C5B183" w14:textId="77777777" w:rsidR="009972B2" w:rsidRPr="009972B2" w:rsidRDefault="009972B2" w:rsidP="009972B2">
      <w:pPr>
        <w:pStyle w:val="EndNoteBibliography"/>
        <w:spacing w:after="240"/>
        <w:rPr>
          <w:noProof/>
        </w:rPr>
      </w:pPr>
      <w:r w:rsidRPr="009972B2">
        <w:rPr>
          <w:noProof/>
        </w:rPr>
        <w:t>119. Erkonen WE, Albanese Ma, Smith WL, Pantazis NJ (1990) Gross anatomy instruction with diagnostic images. Invest Radiol 25 (3):292-294. doi:10.1097/00004424-199003000-00018</w:t>
      </w:r>
    </w:p>
    <w:p w14:paraId="0B8D8FD7" w14:textId="77777777" w:rsidR="009972B2" w:rsidRPr="009972B2" w:rsidRDefault="009972B2" w:rsidP="009972B2">
      <w:pPr>
        <w:pStyle w:val="EndNoteBibliography"/>
        <w:spacing w:after="240"/>
        <w:rPr>
          <w:noProof/>
        </w:rPr>
      </w:pPr>
      <w:r w:rsidRPr="009972B2">
        <w:rPr>
          <w:noProof/>
        </w:rPr>
        <w:t>120. Stovall B, Graham W C, Goldberg G, Murphy P D (2014) Introductory musculoskeltal ultrasound course for PM&amp;R residents. Am J Phys Med Rehabil:a54-a54</w:t>
      </w:r>
    </w:p>
    <w:p w14:paraId="16330C39" w14:textId="77777777" w:rsidR="009972B2" w:rsidRPr="009972B2" w:rsidRDefault="009972B2" w:rsidP="009972B2">
      <w:pPr>
        <w:pStyle w:val="EndNoteBibliography"/>
        <w:spacing w:after="240"/>
        <w:rPr>
          <w:noProof/>
        </w:rPr>
      </w:pPr>
      <w:r w:rsidRPr="009972B2">
        <w:rPr>
          <w:noProof/>
        </w:rPr>
        <w:t>121. Wong I, Jayatilleke T, Kendall R, Atkinson P (2009) Medical student emergency ultrasound: a prospective study of focused ultrasound training and assessment for aortic scanning. Emerg Med J 26 (Suppl 1):30-30. doi:10.1136/emj.2009.082099d</w:t>
      </w:r>
    </w:p>
    <w:p w14:paraId="0BA9A289" w14:textId="77777777" w:rsidR="009972B2" w:rsidRPr="009972B2" w:rsidRDefault="009972B2" w:rsidP="009972B2">
      <w:pPr>
        <w:pStyle w:val="EndNoteBibliography"/>
        <w:rPr>
          <w:noProof/>
        </w:rPr>
      </w:pPr>
      <w:r w:rsidRPr="009972B2">
        <w:rPr>
          <w:noProof/>
        </w:rPr>
        <w:t>122. Tokumine J, Matsushima H, Lefor AK, Igarashi H, Ono K (2015) Ultrasound-guided subclavian venipuncture is more rapidly learned than the anatomic landmark technique in simulation training. J Vasc Access 16 (2):144-147. doi:10.5301/jva.5000318</w:t>
      </w:r>
    </w:p>
    <w:p w14:paraId="55E2DDB2" w14:textId="2C31C043" w:rsidR="00DC4B7C" w:rsidRPr="00770F1A" w:rsidRDefault="00E2551B" w:rsidP="00F46879">
      <w:pPr>
        <w:widowControl w:val="0"/>
        <w:autoSpaceDE w:val="0"/>
        <w:autoSpaceDN w:val="0"/>
        <w:adjustRightInd w:val="0"/>
        <w:spacing w:line="480" w:lineRule="auto"/>
        <w:ind w:left="640" w:hanging="640"/>
        <w:rPr>
          <w:rFonts w:ascii="Times New Roman" w:hAnsi="Times New Roman" w:cs="Times New Roman"/>
          <w:sz w:val="24"/>
          <w:szCs w:val="24"/>
        </w:rPr>
      </w:pPr>
      <w:r>
        <w:rPr>
          <w:rFonts w:ascii="Times New Roman" w:hAnsi="Times New Roman" w:cs="Times New Roman"/>
          <w:sz w:val="24"/>
          <w:szCs w:val="24"/>
        </w:rPr>
        <w:fldChar w:fldCharType="end"/>
      </w:r>
    </w:p>
    <w:sectPr w:rsidR="00DC4B7C" w:rsidRPr="00770F1A" w:rsidSect="00995EEB">
      <w:pgSz w:w="11900" w:h="16840"/>
      <w:pgMar w:top="1440" w:right="1701" w:bottom="1440"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明朝">
    <w:charset w:val="80"/>
    <w:family w:val="auto"/>
    <w:pitch w:val="variable"/>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9"/>
  <w:defaultTabStop w:val="720"/>
  <w:drawingGridHorizontalSpacing w:val="11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_MS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1&lt;/SpaceAfter&gt;&lt;HyperlinksEnabled&gt;0&lt;/HyperlinksEnabled&gt;&lt;HyperlinksVisible&gt;0&lt;/HyperlinksVisible&gt;&lt;EnableBibliographyCategories&gt;0&lt;/EnableBibliographyCategories&gt;&lt;/ENLayout&gt;"/>
    <w:docVar w:name="EN.Libraries" w:val="&lt;Libraries&gt;&lt;item db-id=&quot;f9avxvr2xewt5veff94xd5r8e9edst0wwafv&quot;&gt;No_articles&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record-ids&gt;&lt;/item&gt;&lt;/Libraries&gt;"/>
  </w:docVars>
  <w:rsids>
    <w:rsidRoot w:val="00DC4B7C"/>
    <w:rsid w:val="00035724"/>
    <w:rsid w:val="00090E7C"/>
    <w:rsid w:val="001005E4"/>
    <w:rsid w:val="001A524A"/>
    <w:rsid w:val="002125CB"/>
    <w:rsid w:val="00241DDD"/>
    <w:rsid w:val="002D1E3F"/>
    <w:rsid w:val="00333ECB"/>
    <w:rsid w:val="003463D9"/>
    <w:rsid w:val="003A6929"/>
    <w:rsid w:val="00464ECB"/>
    <w:rsid w:val="00555107"/>
    <w:rsid w:val="005A23D9"/>
    <w:rsid w:val="00681A15"/>
    <w:rsid w:val="0068395E"/>
    <w:rsid w:val="00763740"/>
    <w:rsid w:val="00770F1A"/>
    <w:rsid w:val="00785994"/>
    <w:rsid w:val="007A5D62"/>
    <w:rsid w:val="007C67D0"/>
    <w:rsid w:val="007E0467"/>
    <w:rsid w:val="008553AA"/>
    <w:rsid w:val="00881A8D"/>
    <w:rsid w:val="008F343A"/>
    <w:rsid w:val="00987655"/>
    <w:rsid w:val="00995EEB"/>
    <w:rsid w:val="009972B2"/>
    <w:rsid w:val="009B47D6"/>
    <w:rsid w:val="009C4B0E"/>
    <w:rsid w:val="009D10D0"/>
    <w:rsid w:val="00A62DEE"/>
    <w:rsid w:val="00BF44E6"/>
    <w:rsid w:val="00D80499"/>
    <w:rsid w:val="00DC4B7C"/>
    <w:rsid w:val="00E224F0"/>
    <w:rsid w:val="00E2551B"/>
    <w:rsid w:val="00E419C1"/>
    <w:rsid w:val="00E8645E"/>
    <w:rsid w:val="00F46879"/>
    <w:rsid w:val="00F57384"/>
    <w:rsid w:val="00F84EAA"/>
  </w:rsids>
  <m:mathPr>
    <m:mathFont m:val="Cambria Math"/>
    <m:brkBin m:val="before"/>
    <m:brkBinSub m:val="--"/>
    <m:smallFrac m:val="0"/>
    <m:dispDef/>
    <m:lMargin m:val="0"/>
    <m:rMargin m:val="0"/>
    <m:defJc m:val="centerGroup"/>
    <m:wrapIndent m:val="1440"/>
    <m:intLim m:val="subSup"/>
    <m:naryLim m:val="undOvr"/>
  </m:mathPr>
  <w:themeFontLang w:val="en-IE" w:eastAsia="ja-JP"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E7A9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C4B7C"/>
    <w:pPr>
      <w:spacing w:after="200" w:line="276" w:lineRule="auto"/>
    </w:pPr>
    <w:rPr>
      <w:sz w:val="22"/>
      <w:szCs w:val="22"/>
      <w:lang w:val="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C4B7C"/>
    <w:rPr>
      <w:sz w:val="18"/>
      <w:szCs w:val="18"/>
    </w:rPr>
  </w:style>
  <w:style w:type="paragraph" w:styleId="CommentText">
    <w:name w:val="annotation text"/>
    <w:basedOn w:val="Normal"/>
    <w:link w:val="CommentTextChar"/>
    <w:uiPriority w:val="99"/>
    <w:semiHidden/>
    <w:unhideWhenUsed/>
    <w:rsid w:val="00DC4B7C"/>
    <w:pPr>
      <w:spacing w:line="240" w:lineRule="auto"/>
    </w:pPr>
    <w:rPr>
      <w:sz w:val="24"/>
      <w:szCs w:val="24"/>
    </w:rPr>
  </w:style>
  <w:style w:type="character" w:customStyle="1" w:styleId="CommentTextChar">
    <w:name w:val="Comment Text Char"/>
    <w:basedOn w:val="DefaultParagraphFont"/>
    <w:link w:val="CommentText"/>
    <w:uiPriority w:val="99"/>
    <w:semiHidden/>
    <w:rsid w:val="00DC4B7C"/>
    <w:rPr>
      <w:lang w:val="en-CA"/>
    </w:rPr>
  </w:style>
  <w:style w:type="table" w:styleId="PlainTable2">
    <w:name w:val="Plain Table 2"/>
    <w:basedOn w:val="TableNormal"/>
    <w:uiPriority w:val="42"/>
    <w:rsid w:val="00DC4B7C"/>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DC4B7C"/>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C4B7C"/>
    <w:rPr>
      <w:rFonts w:ascii="Times New Roman" w:hAnsi="Times New Roman" w:cs="Times New Roman"/>
      <w:sz w:val="18"/>
      <w:szCs w:val="18"/>
      <w:lang w:val="en-CA"/>
    </w:rPr>
  </w:style>
  <w:style w:type="paragraph" w:customStyle="1" w:styleId="EndNoteBibliographyTitle">
    <w:name w:val="EndNote Bibliography Title"/>
    <w:basedOn w:val="Normal"/>
    <w:rsid w:val="00E2551B"/>
    <w:pPr>
      <w:spacing w:after="0"/>
      <w:jc w:val="center"/>
    </w:pPr>
    <w:rPr>
      <w:rFonts w:ascii="Times New Roman" w:hAnsi="Times New Roman" w:cs="Times New Roman"/>
      <w:sz w:val="24"/>
      <w:lang w:val="en-US"/>
    </w:rPr>
  </w:style>
  <w:style w:type="paragraph" w:customStyle="1" w:styleId="EndNoteBibliography">
    <w:name w:val="EndNote Bibliography"/>
    <w:basedOn w:val="Normal"/>
    <w:rsid w:val="00E2551B"/>
    <w:pPr>
      <w:spacing w:line="480" w:lineRule="auto"/>
    </w:pPr>
    <w:rPr>
      <w:rFonts w:ascii="Times New Roman" w:hAnsi="Times New Roman" w:cs="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85152E1-DC57-D548-9AE2-6DAD9E8C61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8</Pages>
  <Words>4640</Words>
  <Characters>26453</Characters>
  <Application>Microsoft Macintosh Word</Application>
  <DocSecurity>0</DocSecurity>
  <Lines>220</Lines>
  <Paragraphs>62</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References</vt:lpstr>
    </vt:vector>
  </TitlesOfParts>
  <LinksUpToDate>false</LinksUpToDate>
  <CharactersWithSpaces>310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irrane</dc:creator>
  <cp:keywords/>
  <dc:description/>
  <cp:lastModifiedBy>ULStudent:JOHN.BIRRANE</cp:lastModifiedBy>
  <cp:revision>3</cp:revision>
  <dcterms:created xsi:type="dcterms:W3CDTF">2017-08-03T23:43:00Z</dcterms:created>
  <dcterms:modified xsi:type="dcterms:W3CDTF">2017-08-04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edical-science-educator</vt:lpwstr>
  </property>
  <property fmtid="{D5CDD505-2E9C-101B-9397-08002B2CF9AE}" pid="4" name="Mendeley Unique User Id_1">
    <vt:lpwstr>a58f3240-8add-348d-a401-a606be5e465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edical-science-educator</vt:lpwstr>
  </property>
  <property fmtid="{D5CDD505-2E9C-101B-9397-08002B2CF9AE}" pid="18" name="Mendeley Recent Style Name 6_1">
    <vt:lpwstr>Medical Science Educator</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